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7E2351" w:rsidRPr="00F078ED" w:rsidRDefault="007E2351" w:rsidP="00443FEC">
                                <w:pPr>
                                  <w:pStyle w:val="Title"/>
                                  <w:jc w:val="left"/>
                                </w:pPr>
                                <w:r w:rsidRPr="00F078ED">
                                  <w:t xml:space="preserve">A </w:t>
                                </w:r>
                                <w:r>
                                  <w:t xml:space="preserve">3D Printed, Non-Invasive </w:t>
                                </w:r>
                                <w:r w:rsidRPr="00F078ED">
                                  <w:t>Brain Computer Interface Prosthetic Hand</w:t>
                                </w:r>
                              </w:p>
                              <w:p w14:paraId="3793696A" w14:textId="77777777" w:rsidR="007E2351" w:rsidRDefault="007E2351" w:rsidP="00A56F0D">
                                <w:pPr>
                                  <w:rPr>
                                    <w:sz w:val="56"/>
                                    <w:szCs w:val="144"/>
                                  </w:rPr>
                                </w:pPr>
                              </w:p>
                              <w:p w14:paraId="2D3FDFA0" w14:textId="77777777" w:rsidR="007E2351" w:rsidRPr="00A56F0D" w:rsidRDefault="007E235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7E2351" w:rsidRDefault="007E2351">
                                <w:r>
                                  <w:t>Completed under the supervision of</w:t>
                                </w:r>
                              </w:p>
                              <w:p w14:paraId="3CF9F5AD" w14:textId="77777777" w:rsidR="007E2351" w:rsidRPr="00A56F0D" w:rsidRDefault="007E2351" w:rsidP="004D1F8F">
                                <w:pPr>
                                  <w:rPr>
                                    <w:sz w:val="48"/>
                                    <w:szCs w:val="144"/>
                                  </w:rPr>
                                </w:pPr>
                                <w:r>
                                  <w:rPr>
                                    <w:sz w:val="48"/>
                                    <w:szCs w:val="144"/>
                                  </w:rPr>
                                  <w:t>Dr Kaushik Mahata, Ph.D.</w:t>
                                </w:r>
                              </w:p>
                              <w:p w14:paraId="5C52BDF2" w14:textId="77777777" w:rsidR="007E2351" w:rsidRPr="004D1F8F" w:rsidRDefault="007E23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5CC0593" w:rsidR="007E2351" w:rsidRPr="004D1F8F" w:rsidRDefault="007E235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7E2351" w:rsidRDefault="007E235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7E2351" w:rsidRPr="00F078ED" w:rsidRDefault="007E2351" w:rsidP="00443FEC">
                          <w:pPr>
                            <w:pStyle w:val="Title"/>
                            <w:jc w:val="left"/>
                          </w:pPr>
                          <w:r w:rsidRPr="00F078ED">
                            <w:t xml:space="preserve">A </w:t>
                          </w:r>
                          <w:r>
                            <w:t xml:space="preserve">3D Printed, Non-Invasive </w:t>
                          </w:r>
                          <w:r w:rsidRPr="00F078ED">
                            <w:t>Brain Computer Interface Prosthetic Hand</w:t>
                          </w:r>
                        </w:p>
                        <w:p w14:paraId="3793696A" w14:textId="77777777" w:rsidR="007E2351" w:rsidRDefault="007E2351" w:rsidP="00A56F0D">
                          <w:pPr>
                            <w:rPr>
                              <w:sz w:val="56"/>
                              <w:szCs w:val="144"/>
                            </w:rPr>
                          </w:pPr>
                        </w:p>
                        <w:p w14:paraId="2D3FDFA0" w14:textId="77777777" w:rsidR="007E2351" w:rsidRPr="00A56F0D" w:rsidRDefault="007E235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7E2351" w:rsidRDefault="007E2351">
                          <w:r>
                            <w:t>Completed under the supervision of</w:t>
                          </w:r>
                        </w:p>
                        <w:p w14:paraId="3CF9F5AD" w14:textId="77777777" w:rsidR="007E2351" w:rsidRPr="00A56F0D" w:rsidRDefault="007E2351" w:rsidP="004D1F8F">
                          <w:pPr>
                            <w:rPr>
                              <w:sz w:val="48"/>
                              <w:szCs w:val="144"/>
                            </w:rPr>
                          </w:pPr>
                          <w:r>
                            <w:rPr>
                              <w:sz w:val="48"/>
                              <w:szCs w:val="144"/>
                            </w:rPr>
                            <w:t>Dr Kaushik Mahata, Ph.D.</w:t>
                          </w:r>
                        </w:p>
                        <w:p w14:paraId="5C52BDF2" w14:textId="77777777" w:rsidR="007E2351" w:rsidRPr="004D1F8F" w:rsidRDefault="007E235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5CC0593" w:rsidR="007E2351" w:rsidRPr="004D1F8F" w:rsidRDefault="007E235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7E2351" w:rsidRDefault="007E235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59687"/>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59688"/>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I’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things hardware has been greatly appreciated. You’r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59689"/>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7E2351" w:rsidRPr="00C675CA" w:rsidRDefault="007E2351"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7E2351" w:rsidRPr="00C675CA" w:rsidRDefault="007E2351"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7E2351" w:rsidRPr="00C675CA" w:rsidRDefault="007E2351">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7E2351" w:rsidRPr="00C675CA" w:rsidRDefault="007E2351">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C734F73"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59690"/>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A33DC7" w:rsidRDefault="00490097" w:rsidP="00443FEC"/>
        <w:p w14:paraId="26764F7C" w14:textId="40207703" w:rsidR="00A33DC7" w:rsidRPr="00A33DC7" w:rsidRDefault="00490097">
          <w:pPr>
            <w:pStyle w:val="TOC1"/>
            <w:tabs>
              <w:tab w:val="right" w:leader="dot" w:pos="8755"/>
            </w:tabs>
            <w:rPr>
              <w:rFonts w:ascii="Times New Roman" w:hAnsi="Times New Roman"/>
              <w:noProof/>
              <w:lang w:val="en-AU" w:eastAsia="en-AU"/>
            </w:rPr>
          </w:pPr>
          <w:r w:rsidRPr="00A33DC7">
            <w:rPr>
              <w:rFonts w:ascii="Times New Roman" w:hAnsi="Times New Roman"/>
            </w:rPr>
            <w:fldChar w:fldCharType="begin"/>
          </w:r>
          <w:r w:rsidRPr="00A33DC7">
            <w:rPr>
              <w:rFonts w:ascii="Times New Roman" w:hAnsi="Times New Roman"/>
            </w:rPr>
            <w:instrText xml:space="preserve"> TOC \o "1-3" \h \z \u </w:instrText>
          </w:r>
          <w:r w:rsidRPr="00A33DC7">
            <w:rPr>
              <w:rFonts w:ascii="Times New Roman" w:hAnsi="Times New Roman"/>
            </w:rPr>
            <w:fldChar w:fldCharType="separate"/>
          </w:r>
          <w:hyperlink w:anchor="_Toc44059687" w:history="1">
            <w:r w:rsidR="00A33DC7" w:rsidRPr="00A33DC7">
              <w:rPr>
                <w:rStyle w:val="Hyperlink"/>
                <w:rFonts w:ascii="Times New Roman" w:hAnsi="Times New Roman"/>
                <w:noProof/>
              </w:rPr>
              <w:t>Abstract</w:t>
            </w:r>
            <w:r w:rsidR="00A33DC7" w:rsidRPr="00A33DC7">
              <w:rPr>
                <w:rFonts w:ascii="Times New Roman" w:hAnsi="Times New Roman"/>
                <w:noProof/>
                <w:webHidden/>
              </w:rPr>
              <w:tab/>
            </w:r>
            <w:r w:rsidR="00A33DC7" w:rsidRPr="00A33DC7">
              <w:rPr>
                <w:rFonts w:ascii="Times New Roman" w:hAnsi="Times New Roman"/>
                <w:noProof/>
                <w:webHidden/>
              </w:rPr>
              <w:fldChar w:fldCharType="begin"/>
            </w:r>
            <w:r w:rsidR="00A33DC7" w:rsidRPr="00A33DC7">
              <w:rPr>
                <w:rFonts w:ascii="Times New Roman" w:hAnsi="Times New Roman"/>
                <w:noProof/>
                <w:webHidden/>
              </w:rPr>
              <w:instrText xml:space="preserve"> PAGEREF _Toc44059687 \h </w:instrText>
            </w:r>
            <w:r w:rsidR="00A33DC7" w:rsidRPr="00A33DC7">
              <w:rPr>
                <w:rFonts w:ascii="Times New Roman" w:hAnsi="Times New Roman"/>
                <w:noProof/>
                <w:webHidden/>
              </w:rPr>
            </w:r>
            <w:r w:rsidR="00A33DC7" w:rsidRPr="00A33DC7">
              <w:rPr>
                <w:rFonts w:ascii="Times New Roman" w:hAnsi="Times New Roman"/>
                <w:noProof/>
                <w:webHidden/>
              </w:rPr>
              <w:fldChar w:fldCharType="separate"/>
            </w:r>
            <w:r w:rsidR="001D1510">
              <w:rPr>
                <w:rFonts w:ascii="Times New Roman" w:hAnsi="Times New Roman"/>
                <w:noProof/>
                <w:webHidden/>
              </w:rPr>
              <w:t>i</w:t>
            </w:r>
            <w:r w:rsidR="00A33DC7" w:rsidRPr="00A33DC7">
              <w:rPr>
                <w:rFonts w:ascii="Times New Roman" w:hAnsi="Times New Roman"/>
                <w:noProof/>
                <w:webHidden/>
              </w:rPr>
              <w:fldChar w:fldCharType="end"/>
            </w:r>
          </w:hyperlink>
        </w:p>
        <w:p w14:paraId="23D4033E" w14:textId="58C3AE21" w:rsidR="00A33DC7" w:rsidRPr="00A33DC7" w:rsidRDefault="00A33DC7">
          <w:pPr>
            <w:pStyle w:val="TOC1"/>
            <w:tabs>
              <w:tab w:val="right" w:leader="dot" w:pos="8755"/>
            </w:tabs>
            <w:rPr>
              <w:rFonts w:ascii="Times New Roman" w:hAnsi="Times New Roman"/>
              <w:noProof/>
              <w:lang w:val="en-AU" w:eastAsia="en-AU"/>
            </w:rPr>
          </w:pPr>
          <w:hyperlink w:anchor="_Toc44059688" w:history="1">
            <w:r w:rsidRPr="00A33DC7">
              <w:rPr>
                <w:rStyle w:val="Hyperlink"/>
                <w:rFonts w:ascii="Times New Roman" w:hAnsi="Times New Roman"/>
                <w:noProof/>
              </w:rPr>
              <w:t>Acknowledgemen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8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i</w:t>
            </w:r>
            <w:r w:rsidRPr="00A33DC7">
              <w:rPr>
                <w:rFonts w:ascii="Times New Roman" w:hAnsi="Times New Roman"/>
                <w:noProof/>
                <w:webHidden/>
              </w:rPr>
              <w:fldChar w:fldCharType="end"/>
            </w:r>
          </w:hyperlink>
        </w:p>
        <w:p w14:paraId="178D2809" w14:textId="12E9F0A5" w:rsidR="00A33DC7" w:rsidRPr="00A33DC7" w:rsidRDefault="00A33DC7">
          <w:pPr>
            <w:pStyle w:val="TOC1"/>
            <w:tabs>
              <w:tab w:val="right" w:leader="dot" w:pos="8755"/>
            </w:tabs>
            <w:rPr>
              <w:rFonts w:ascii="Times New Roman" w:hAnsi="Times New Roman"/>
              <w:noProof/>
              <w:lang w:val="en-AU" w:eastAsia="en-AU"/>
            </w:rPr>
          </w:pPr>
          <w:hyperlink w:anchor="_Toc44059689" w:history="1">
            <w:r w:rsidRPr="00A33DC7">
              <w:rPr>
                <w:rStyle w:val="Hyperlink"/>
                <w:rFonts w:ascii="Times New Roman" w:hAnsi="Times New Roman"/>
                <w:noProof/>
              </w:rPr>
              <w:t>List of Contribu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8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ii</w:t>
            </w:r>
            <w:r w:rsidRPr="00A33DC7">
              <w:rPr>
                <w:rFonts w:ascii="Times New Roman" w:hAnsi="Times New Roman"/>
                <w:noProof/>
                <w:webHidden/>
              </w:rPr>
              <w:fldChar w:fldCharType="end"/>
            </w:r>
          </w:hyperlink>
        </w:p>
        <w:p w14:paraId="1D4591D3" w14:textId="250BCBB1" w:rsidR="00A33DC7" w:rsidRPr="00A33DC7" w:rsidRDefault="00A33DC7">
          <w:pPr>
            <w:pStyle w:val="TOC1"/>
            <w:tabs>
              <w:tab w:val="right" w:leader="dot" w:pos="8755"/>
            </w:tabs>
            <w:rPr>
              <w:rFonts w:ascii="Times New Roman" w:hAnsi="Times New Roman"/>
              <w:noProof/>
              <w:lang w:val="en-AU" w:eastAsia="en-AU"/>
            </w:rPr>
          </w:pPr>
          <w:hyperlink w:anchor="_Toc44059690" w:history="1">
            <w:r w:rsidRPr="00A33DC7">
              <w:rPr>
                <w:rStyle w:val="Hyperlink"/>
                <w:rFonts w:ascii="Times New Roman" w:hAnsi="Times New Roman"/>
                <w:noProof/>
              </w:rPr>
              <w:t>Table of Conten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iv</w:t>
            </w:r>
            <w:r w:rsidRPr="00A33DC7">
              <w:rPr>
                <w:rFonts w:ascii="Times New Roman" w:hAnsi="Times New Roman"/>
                <w:noProof/>
                <w:webHidden/>
              </w:rPr>
              <w:fldChar w:fldCharType="end"/>
            </w:r>
          </w:hyperlink>
        </w:p>
        <w:p w14:paraId="10F81A1B" w14:textId="0F5A29EB" w:rsidR="00A33DC7" w:rsidRPr="00A33DC7" w:rsidRDefault="00A33DC7">
          <w:pPr>
            <w:pStyle w:val="TOC1"/>
            <w:tabs>
              <w:tab w:val="right" w:leader="dot" w:pos="8755"/>
            </w:tabs>
            <w:rPr>
              <w:rFonts w:ascii="Times New Roman" w:hAnsi="Times New Roman"/>
              <w:noProof/>
              <w:lang w:val="en-AU" w:eastAsia="en-AU"/>
            </w:rPr>
          </w:pPr>
          <w:hyperlink w:anchor="_Toc44059691" w:history="1">
            <w:r w:rsidRPr="00A33DC7">
              <w:rPr>
                <w:rStyle w:val="Hyperlink"/>
                <w:rFonts w:ascii="Times New Roman" w:hAnsi="Times New Roman"/>
                <w:noProof/>
              </w:rPr>
              <w:t>Nomenclature &lt;</w:t>
            </w:r>
            <w:r w:rsidRPr="00A33DC7">
              <w:rPr>
                <w:rStyle w:val="Hyperlink"/>
                <w:rFonts w:ascii="Times New Roman" w:hAnsi="Times New Roman"/>
                <w:noProof/>
                <w:highlight w:val="yellow"/>
              </w:rPr>
              <w:t>NEEDS UPDATE</w:t>
            </w:r>
            <w:r w:rsidRPr="00A33DC7">
              <w:rPr>
                <w:rStyle w:val="Hyperlink"/>
                <w:rFonts w:ascii="Times New Roman" w:hAnsi="Times New Roman"/>
                <w:noProof/>
              </w:rPr>
              <w:t>&g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vii</w:t>
            </w:r>
            <w:r w:rsidRPr="00A33DC7">
              <w:rPr>
                <w:rFonts w:ascii="Times New Roman" w:hAnsi="Times New Roman"/>
                <w:noProof/>
                <w:webHidden/>
              </w:rPr>
              <w:fldChar w:fldCharType="end"/>
            </w:r>
          </w:hyperlink>
        </w:p>
        <w:p w14:paraId="190E381B" w14:textId="4FC4CDF5"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2" w:history="1">
            <w:r w:rsidRPr="00A33DC7">
              <w:rPr>
                <w:rStyle w:val="Hyperlink"/>
                <w:rFonts w:ascii="Times New Roman" w:hAnsi="Times New Roman"/>
                <w:noProof/>
              </w:rPr>
              <w:t>1.</w:t>
            </w:r>
            <w:r w:rsidRPr="00A33DC7">
              <w:rPr>
                <w:rFonts w:ascii="Times New Roman" w:hAnsi="Times New Roman"/>
                <w:noProof/>
                <w:lang w:val="en-AU" w:eastAsia="en-AU"/>
              </w:rPr>
              <w:tab/>
            </w:r>
            <w:r w:rsidRPr="00A33DC7">
              <w:rPr>
                <w:rStyle w:val="Hyperlink"/>
                <w:rFonts w:ascii="Times New Roman" w:hAnsi="Times New Roman"/>
                <w:noProof/>
              </w:rPr>
              <w:t>Introduc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518B236C" w14:textId="380A8E07"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3" w:history="1">
            <w:r w:rsidRPr="00A33DC7">
              <w:rPr>
                <w:rStyle w:val="Hyperlink"/>
                <w:rFonts w:ascii="Times New Roman" w:hAnsi="Times New Roman"/>
                <w:noProof/>
              </w:rPr>
              <w:t>2.</w:t>
            </w:r>
            <w:r w:rsidRPr="00A33DC7">
              <w:rPr>
                <w:rFonts w:ascii="Times New Roman" w:hAnsi="Times New Roman"/>
                <w:noProof/>
                <w:lang w:val="en-AU" w:eastAsia="en-AU"/>
              </w:rPr>
              <w:tab/>
            </w:r>
            <w:r w:rsidRPr="00A33DC7">
              <w:rPr>
                <w:rStyle w:val="Hyperlink"/>
                <w:rFonts w:ascii="Times New Roman" w:hAnsi="Times New Roman"/>
                <w:noProof/>
              </w:rPr>
              <w:t>Biological Background</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w:t>
            </w:r>
            <w:r w:rsidRPr="00A33DC7">
              <w:rPr>
                <w:rFonts w:ascii="Times New Roman" w:hAnsi="Times New Roman"/>
                <w:noProof/>
                <w:webHidden/>
              </w:rPr>
              <w:fldChar w:fldCharType="end"/>
            </w:r>
          </w:hyperlink>
        </w:p>
        <w:p w14:paraId="61DAC83D" w14:textId="3CE167F9"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4" w:history="1">
            <w:r w:rsidRPr="00A33DC7">
              <w:rPr>
                <w:rStyle w:val="Hyperlink"/>
                <w:rFonts w:ascii="Times New Roman" w:hAnsi="Times New Roman"/>
                <w:noProof/>
              </w:rPr>
              <w:t>2.1.</w:t>
            </w:r>
            <w:r w:rsidRPr="00A33DC7">
              <w:rPr>
                <w:rFonts w:ascii="Times New Roman" w:hAnsi="Times New Roman"/>
                <w:noProof/>
                <w:lang w:val="en-AU" w:eastAsia="en-AU"/>
              </w:rPr>
              <w:tab/>
            </w:r>
            <w:r w:rsidRPr="00A33DC7">
              <w:rPr>
                <w:rStyle w:val="Hyperlink"/>
                <w:rFonts w:ascii="Times New Roman" w:hAnsi="Times New Roman"/>
                <w:noProof/>
              </w:rPr>
              <w:t>Neur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w:t>
            </w:r>
            <w:r w:rsidRPr="00A33DC7">
              <w:rPr>
                <w:rFonts w:ascii="Times New Roman" w:hAnsi="Times New Roman"/>
                <w:noProof/>
                <w:webHidden/>
              </w:rPr>
              <w:fldChar w:fldCharType="end"/>
            </w:r>
          </w:hyperlink>
        </w:p>
        <w:p w14:paraId="2140BC7B" w14:textId="7B2E11D3"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5" w:history="1">
            <w:r w:rsidRPr="00A33DC7">
              <w:rPr>
                <w:rStyle w:val="Hyperlink"/>
                <w:rFonts w:ascii="Times New Roman" w:hAnsi="Times New Roman"/>
                <w:noProof/>
              </w:rPr>
              <w:t>2.2.</w:t>
            </w:r>
            <w:r w:rsidRPr="00A33DC7">
              <w:rPr>
                <w:rFonts w:ascii="Times New Roman" w:hAnsi="Times New Roman"/>
                <w:noProof/>
                <w:lang w:val="en-AU" w:eastAsia="en-AU"/>
              </w:rPr>
              <w:tab/>
            </w:r>
            <w:r w:rsidRPr="00A33DC7">
              <w:rPr>
                <w:rStyle w:val="Hyperlink"/>
                <w:rFonts w:ascii="Times New Roman" w:hAnsi="Times New Roman"/>
                <w:noProof/>
              </w:rPr>
              <w:t>Cortical Areas for Voluntary Movemen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w:t>
            </w:r>
            <w:r w:rsidRPr="00A33DC7">
              <w:rPr>
                <w:rFonts w:ascii="Times New Roman" w:hAnsi="Times New Roman"/>
                <w:noProof/>
                <w:webHidden/>
              </w:rPr>
              <w:fldChar w:fldCharType="end"/>
            </w:r>
          </w:hyperlink>
        </w:p>
        <w:p w14:paraId="4B8B78E0" w14:textId="01CECAE6"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6" w:history="1">
            <w:r w:rsidRPr="00A33DC7">
              <w:rPr>
                <w:rStyle w:val="Hyperlink"/>
                <w:rFonts w:ascii="Times New Roman" w:hAnsi="Times New Roman"/>
                <w:noProof/>
              </w:rPr>
              <w:t>2.3.</w:t>
            </w:r>
            <w:r w:rsidRPr="00A33DC7">
              <w:rPr>
                <w:rFonts w:ascii="Times New Roman" w:hAnsi="Times New Roman"/>
                <w:noProof/>
                <w:lang w:val="en-AU" w:eastAsia="en-AU"/>
              </w:rPr>
              <w:tab/>
            </w:r>
            <w:r w:rsidRPr="00A33DC7">
              <w:rPr>
                <w:rStyle w:val="Hyperlink"/>
                <w:rFonts w:ascii="Times New Roman" w:hAnsi="Times New Roman"/>
                <w:noProof/>
              </w:rPr>
              <w:t>Electroencephalography (EE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w:t>
            </w:r>
            <w:r w:rsidRPr="00A33DC7">
              <w:rPr>
                <w:rFonts w:ascii="Times New Roman" w:hAnsi="Times New Roman"/>
                <w:noProof/>
                <w:webHidden/>
              </w:rPr>
              <w:fldChar w:fldCharType="end"/>
            </w:r>
          </w:hyperlink>
        </w:p>
        <w:p w14:paraId="40A8FA13" w14:textId="4922514B" w:rsidR="00A33DC7" w:rsidRPr="00A33DC7" w:rsidRDefault="00A33DC7">
          <w:pPr>
            <w:pStyle w:val="TOC1"/>
            <w:tabs>
              <w:tab w:val="left" w:pos="440"/>
              <w:tab w:val="right" w:leader="dot" w:pos="8755"/>
            </w:tabs>
            <w:rPr>
              <w:rFonts w:ascii="Times New Roman" w:hAnsi="Times New Roman"/>
              <w:noProof/>
              <w:lang w:val="en-AU" w:eastAsia="en-AU"/>
            </w:rPr>
          </w:pPr>
          <w:hyperlink w:anchor="_Toc44059697" w:history="1">
            <w:r w:rsidRPr="00A33DC7">
              <w:rPr>
                <w:rStyle w:val="Hyperlink"/>
                <w:rFonts w:ascii="Times New Roman" w:hAnsi="Times New Roman"/>
                <w:noProof/>
              </w:rPr>
              <w:t>3.</w:t>
            </w:r>
            <w:r w:rsidRPr="00A33DC7">
              <w:rPr>
                <w:rFonts w:ascii="Times New Roman" w:hAnsi="Times New Roman"/>
                <w:noProof/>
                <w:lang w:val="en-AU" w:eastAsia="en-AU"/>
              </w:rPr>
              <w:tab/>
            </w:r>
            <w:r w:rsidRPr="00A33DC7">
              <w:rPr>
                <w:rStyle w:val="Hyperlink"/>
                <w:rFonts w:ascii="Times New Roman" w:hAnsi="Times New Roman"/>
                <w:noProof/>
              </w:rPr>
              <w:t>Literature Review</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2D8E766E" w14:textId="392C7851" w:rsidR="00A33DC7" w:rsidRPr="00A33DC7" w:rsidRDefault="00A33DC7">
          <w:pPr>
            <w:pStyle w:val="TOC2"/>
            <w:tabs>
              <w:tab w:val="left" w:pos="880"/>
              <w:tab w:val="right" w:leader="dot" w:pos="8755"/>
            </w:tabs>
            <w:rPr>
              <w:rFonts w:ascii="Times New Roman" w:hAnsi="Times New Roman"/>
              <w:noProof/>
              <w:lang w:val="en-AU" w:eastAsia="en-AU"/>
            </w:rPr>
          </w:pPr>
          <w:hyperlink w:anchor="_Toc44059698" w:history="1">
            <w:r w:rsidRPr="00A33DC7">
              <w:rPr>
                <w:rStyle w:val="Hyperlink"/>
                <w:rFonts w:ascii="Times New Roman" w:hAnsi="Times New Roman"/>
                <w:noProof/>
              </w:rPr>
              <w:t>3.1.</w:t>
            </w:r>
            <w:r w:rsidRPr="00A33DC7">
              <w:rPr>
                <w:rFonts w:ascii="Times New Roman" w:hAnsi="Times New Roman"/>
                <w:noProof/>
                <w:lang w:val="en-AU" w:eastAsia="en-AU"/>
              </w:rPr>
              <w:tab/>
            </w:r>
            <w:r w:rsidRPr="00A33DC7">
              <w:rPr>
                <w:rStyle w:val="Hyperlink"/>
                <w:rFonts w:ascii="Times New Roman" w:hAnsi="Times New Roman"/>
                <w:noProof/>
              </w:rPr>
              <w:t>Data Acquisition and Pre-Processin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4D623765" w14:textId="68D967C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699" w:history="1">
            <w:r w:rsidRPr="00A33DC7">
              <w:rPr>
                <w:rStyle w:val="Hyperlink"/>
                <w:rFonts w:ascii="Times New Roman" w:hAnsi="Times New Roman"/>
                <w:noProof/>
              </w:rPr>
              <w:t>3.1.1.</w:t>
            </w:r>
            <w:r w:rsidRPr="00A33DC7">
              <w:rPr>
                <w:rFonts w:ascii="Times New Roman" w:hAnsi="Times New Roman"/>
                <w:noProof/>
                <w:lang w:val="en-AU" w:eastAsia="en-AU"/>
              </w:rPr>
              <w:tab/>
            </w:r>
            <w:r w:rsidRPr="00A33DC7">
              <w:rPr>
                <w:rStyle w:val="Hyperlink"/>
                <w:rFonts w:ascii="Times New Roman" w:hAnsi="Times New Roman"/>
                <w:noProof/>
              </w:rPr>
              <w:t>Signal Recording Method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69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w:t>
            </w:r>
            <w:r w:rsidRPr="00A33DC7">
              <w:rPr>
                <w:rFonts w:ascii="Times New Roman" w:hAnsi="Times New Roman"/>
                <w:noProof/>
                <w:webHidden/>
              </w:rPr>
              <w:fldChar w:fldCharType="end"/>
            </w:r>
          </w:hyperlink>
        </w:p>
        <w:p w14:paraId="4BF40AF0" w14:textId="74069F0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0" w:history="1">
            <w:r w:rsidRPr="00A33DC7">
              <w:rPr>
                <w:rStyle w:val="Hyperlink"/>
                <w:rFonts w:ascii="Times New Roman" w:hAnsi="Times New Roman"/>
                <w:noProof/>
              </w:rPr>
              <w:t>3.1.2.</w:t>
            </w:r>
            <w:r w:rsidRPr="00A33DC7">
              <w:rPr>
                <w:rFonts w:ascii="Times New Roman" w:hAnsi="Times New Roman"/>
                <w:noProof/>
                <w:lang w:val="en-AU" w:eastAsia="en-AU"/>
              </w:rPr>
              <w:tab/>
            </w:r>
            <w:r w:rsidRPr="00A33DC7">
              <w:rPr>
                <w:rStyle w:val="Hyperlink"/>
                <w:rFonts w:ascii="Times New Roman" w:hAnsi="Times New Roman"/>
                <w:noProof/>
              </w:rPr>
              <w:t>Digitalisation Method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9</w:t>
            </w:r>
            <w:r w:rsidRPr="00A33DC7">
              <w:rPr>
                <w:rFonts w:ascii="Times New Roman" w:hAnsi="Times New Roman"/>
                <w:noProof/>
                <w:webHidden/>
              </w:rPr>
              <w:fldChar w:fldCharType="end"/>
            </w:r>
          </w:hyperlink>
        </w:p>
        <w:p w14:paraId="6C546C95" w14:textId="26FCF1F5" w:rsidR="00A33DC7" w:rsidRPr="00A33DC7" w:rsidRDefault="00A33DC7">
          <w:pPr>
            <w:pStyle w:val="TOC2"/>
            <w:tabs>
              <w:tab w:val="left" w:pos="880"/>
              <w:tab w:val="right" w:leader="dot" w:pos="8755"/>
            </w:tabs>
            <w:rPr>
              <w:rFonts w:ascii="Times New Roman" w:hAnsi="Times New Roman"/>
              <w:noProof/>
              <w:lang w:val="en-AU" w:eastAsia="en-AU"/>
            </w:rPr>
          </w:pPr>
          <w:hyperlink w:anchor="_Toc44059701" w:history="1">
            <w:r w:rsidRPr="00A33DC7">
              <w:rPr>
                <w:rStyle w:val="Hyperlink"/>
                <w:rFonts w:ascii="Times New Roman" w:hAnsi="Times New Roman"/>
                <w:noProof/>
              </w:rPr>
              <w:t>3.2.</w:t>
            </w:r>
            <w:r w:rsidRPr="00A33DC7">
              <w:rPr>
                <w:rFonts w:ascii="Times New Roman" w:hAnsi="Times New Roman"/>
                <w:noProof/>
                <w:lang w:val="en-AU" w:eastAsia="en-AU"/>
              </w:rPr>
              <w:tab/>
            </w:r>
            <w:r w:rsidRPr="00A33DC7">
              <w:rPr>
                <w:rStyle w:val="Hyperlink"/>
                <w:rFonts w:ascii="Times New Roman" w:hAnsi="Times New Roman"/>
                <w:noProof/>
              </w:rPr>
              <w:t>Feature Extrac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1</w:t>
            </w:r>
            <w:r w:rsidRPr="00A33DC7">
              <w:rPr>
                <w:rFonts w:ascii="Times New Roman" w:hAnsi="Times New Roman"/>
                <w:noProof/>
                <w:webHidden/>
              </w:rPr>
              <w:fldChar w:fldCharType="end"/>
            </w:r>
          </w:hyperlink>
        </w:p>
        <w:p w14:paraId="7DD67055" w14:textId="7E267AE4"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2" w:history="1">
            <w:r w:rsidRPr="00A33DC7">
              <w:rPr>
                <w:rStyle w:val="Hyperlink"/>
                <w:rFonts w:ascii="Times New Roman" w:hAnsi="Times New Roman"/>
                <w:noProof/>
              </w:rPr>
              <w:t>3.2.1.</w:t>
            </w:r>
            <w:r w:rsidRPr="00A33DC7">
              <w:rPr>
                <w:rFonts w:ascii="Times New Roman" w:hAnsi="Times New Roman"/>
                <w:noProof/>
                <w:lang w:val="en-AU" w:eastAsia="en-AU"/>
              </w:rPr>
              <w:tab/>
            </w:r>
            <w:r w:rsidRPr="00A33DC7">
              <w:rPr>
                <w:rStyle w:val="Hyperlink"/>
                <w:rFonts w:ascii="Times New Roman" w:hAnsi="Times New Roman"/>
                <w:noProof/>
              </w:rPr>
              <w:t>Adaptive Autoregressive Model (AAR)</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2</w:t>
            </w:r>
            <w:r w:rsidRPr="00A33DC7">
              <w:rPr>
                <w:rFonts w:ascii="Times New Roman" w:hAnsi="Times New Roman"/>
                <w:noProof/>
                <w:webHidden/>
              </w:rPr>
              <w:fldChar w:fldCharType="end"/>
            </w:r>
          </w:hyperlink>
        </w:p>
        <w:p w14:paraId="26A075C6" w14:textId="75FFCBE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3" w:history="1">
            <w:r w:rsidRPr="00A33DC7">
              <w:rPr>
                <w:rStyle w:val="Hyperlink"/>
                <w:rFonts w:ascii="Times New Roman" w:hAnsi="Times New Roman"/>
                <w:noProof/>
              </w:rPr>
              <w:t>3.2.2.</w:t>
            </w:r>
            <w:r w:rsidRPr="00A33DC7">
              <w:rPr>
                <w:rFonts w:ascii="Times New Roman" w:hAnsi="Times New Roman"/>
                <w:noProof/>
                <w:lang w:val="en-AU" w:eastAsia="en-AU"/>
              </w:rPr>
              <w:tab/>
            </w:r>
            <w:r w:rsidRPr="00A33DC7">
              <w:rPr>
                <w:rStyle w:val="Hyperlink"/>
                <w:rFonts w:ascii="Times New Roman" w:hAnsi="Times New Roman"/>
                <w:noProof/>
              </w:rPr>
              <w:t>Discrete Wavelet Transform (DW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4</w:t>
            </w:r>
            <w:r w:rsidRPr="00A33DC7">
              <w:rPr>
                <w:rFonts w:ascii="Times New Roman" w:hAnsi="Times New Roman"/>
                <w:noProof/>
                <w:webHidden/>
              </w:rPr>
              <w:fldChar w:fldCharType="end"/>
            </w:r>
          </w:hyperlink>
        </w:p>
        <w:p w14:paraId="74D3015F" w14:textId="72AEFF8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4" w:history="1">
            <w:r w:rsidRPr="00A33DC7">
              <w:rPr>
                <w:rStyle w:val="Hyperlink"/>
                <w:rFonts w:ascii="Times New Roman" w:hAnsi="Times New Roman"/>
                <w:noProof/>
              </w:rPr>
              <w:t>3.2.3.</w:t>
            </w:r>
            <w:r w:rsidRPr="00A33DC7">
              <w:rPr>
                <w:rFonts w:ascii="Times New Roman" w:hAnsi="Times New Roman"/>
                <w:noProof/>
                <w:lang w:val="en-AU" w:eastAsia="en-AU"/>
              </w:rPr>
              <w:tab/>
            </w:r>
            <w:r w:rsidRPr="00A33DC7">
              <w:rPr>
                <w:rStyle w:val="Hyperlink"/>
                <w:rFonts w:ascii="Times New Roman" w:hAnsi="Times New Roman"/>
                <w:noProof/>
              </w:rPr>
              <w:t>Short Time Fourier Transform (STF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5</w:t>
            </w:r>
            <w:r w:rsidRPr="00A33DC7">
              <w:rPr>
                <w:rFonts w:ascii="Times New Roman" w:hAnsi="Times New Roman"/>
                <w:noProof/>
                <w:webHidden/>
              </w:rPr>
              <w:fldChar w:fldCharType="end"/>
            </w:r>
          </w:hyperlink>
        </w:p>
        <w:p w14:paraId="5DE88E8C" w14:textId="73B3AEE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5" w:history="1">
            <w:r w:rsidRPr="00A33DC7">
              <w:rPr>
                <w:rStyle w:val="Hyperlink"/>
                <w:rFonts w:ascii="Times New Roman" w:hAnsi="Times New Roman"/>
                <w:noProof/>
              </w:rPr>
              <w:t>3.2.4.</w:t>
            </w:r>
            <w:r w:rsidRPr="00A33DC7">
              <w:rPr>
                <w:rFonts w:ascii="Times New Roman" w:hAnsi="Times New Roman"/>
                <w:noProof/>
                <w:lang w:val="en-AU" w:eastAsia="en-AU"/>
              </w:rPr>
              <w:tab/>
            </w:r>
            <w:r w:rsidRPr="00A33DC7">
              <w:rPr>
                <w:rStyle w:val="Hyperlink"/>
                <w:rFonts w:ascii="Times New Roman" w:hAnsi="Times New Roman"/>
                <w:noProof/>
              </w:rPr>
              <w:t>Discrete Cosine Transform (DC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9</w:t>
            </w:r>
            <w:r w:rsidRPr="00A33DC7">
              <w:rPr>
                <w:rFonts w:ascii="Times New Roman" w:hAnsi="Times New Roman"/>
                <w:noProof/>
                <w:webHidden/>
              </w:rPr>
              <w:fldChar w:fldCharType="end"/>
            </w:r>
          </w:hyperlink>
        </w:p>
        <w:p w14:paraId="3DB18692" w14:textId="74D9180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06" w:history="1">
            <w:r w:rsidRPr="00A33DC7">
              <w:rPr>
                <w:rStyle w:val="Hyperlink"/>
                <w:rFonts w:ascii="Times New Roman" w:hAnsi="Times New Roman"/>
                <w:noProof/>
              </w:rPr>
              <w:t>3.3.</w:t>
            </w:r>
            <w:r w:rsidRPr="00A33DC7">
              <w:rPr>
                <w:rFonts w:ascii="Times New Roman" w:hAnsi="Times New Roman"/>
                <w:noProof/>
                <w:lang w:val="en-AU" w:eastAsia="en-AU"/>
              </w:rPr>
              <w:tab/>
            </w:r>
            <w:r w:rsidRPr="00A33DC7">
              <w:rPr>
                <w:rStyle w:val="Hyperlink"/>
                <w:rFonts w:ascii="Times New Roman" w:hAnsi="Times New Roman"/>
                <w:noProof/>
              </w:rPr>
              <w:t>Classific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1</w:t>
            </w:r>
            <w:r w:rsidRPr="00A33DC7">
              <w:rPr>
                <w:rFonts w:ascii="Times New Roman" w:hAnsi="Times New Roman"/>
                <w:noProof/>
                <w:webHidden/>
              </w:rPr>
              <w:fldChar w:fldCharType="end"/>
            </w:r>
          </w:hyperlink>
        </w:p>
        <w:p w14:paraId="5E847697" w14:textId="0487F24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7" w:history="1">
            <w:r w:rsidRPr="00A33DC7">
              <w:rPr>
                <w:rStyle w:val="Hyperlink"/>
                <w:rFonts w:ascii="Times New Roman" w:hAnsi="Times New Roman"/>
                <w:noProof/>
              </w:rPr>
              <w:t>3.3.1.</w:t>
            </w:r>
            <w:r w:rsidRPr="00A33DC7">
              <w:rPr>
                <w:rFonts w:ascii="Times New Roman" w:hAnsi="Times New Roman"/>
                <w:noProof/>
                <w:lang w:val="en-AU" w:eastAsia="en-AU"/>
              </w:rPr>
              <w:tab/>
            </w:r>
            <w:r w:rsidRPr="00A33DC7">
              <w:rPr>
                <w:rStyle w:val="Hyperlink"/>
                <w:rFonts w:ascii="Times New Roman" w:hAnsi="Times New Roman"/>
                <w:noProof/>
              </w:rPr>
              <w:t>Linear Discriminant Analysis (LD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2</w:t>
            </w:r>
            <w:r w:rsidRPr="00A33DC7">
              <w:rPr>
                <w:rFonts w:ascii="Times New Roman" w:hAnsi="Times New Roman"/>
                <w:noProof/>
                <w:webHidden/>
              </w:rPr>
              <w:fldChar w:fldCharType="end"/>
            </w:r>
          </w:hyperlink>
        </w:p>
        <w:p w14:paraId="1AC659BF" w14:textId="6A7A19D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8" w:history="1">
            <w:r w:rsidRPr="00A33DC7">
              <w:rPr>
                <w:rStyle w:val="Hyperlink"/>
                <w:rFonts w:ascii="Times New Roman" w:hAnsi="Times New Roman"/>
                <w:noProof/>
              </w:rPr>
              <w:t>3.3.2.</w:t>
            </w:r>
            <w:r w:rsidRPr="00A33DC7">
              <w:rPr>
                <w:rFonts w:ascii="Times New Roman" w:hAnsi="Times New Roman"/>
                <w:noProof/>
                <w:lang w:val="en-AU" w:eastAsia="en-AU"/>
              </w:rPr>
              <w:tab/>
            </w:r>
            <w:r w:rsidRPr="00A33DC7">
              <w:rPr>
                <w:rStyle w:val="Hyperlink"/>
                <w:rFonts w:ascii="Times New Roman" w:hAnsi="Times New Roman"/>
                <w:noProof/>
              </w:rPr>
              <w:t>Quadratic Discriminant Analysis (QD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3</w:t>
            </w:r>
            <w:r w:rsidRPr="00A33DC7">
              <w:rPr>
                <w:rFonts w:ascii="Times New Roman" w:hAnsi="Times New Roman"/>
                <w:noProof/>
                <w:webHidden/>
              </w:rPr>
              <w:fldChar w:fldCharType="end"/>
            </w:r>
          </w:hyperlink>
        </w:p>
        <w:p w14:paraId="466DB486" w14:textId="790830D7"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09" w:history="1">
            <w:r w:rsidRPr="00A33DC7">
              <w:rPr>
                <w:rStyle w:val="Hyperlink"/>
                <w:rFonts w:ascii="Times New Roman" w:hAnsi="Times New Roman"/>
                <w:noProof/>
              </w:rPr>
              <w:t>3.3.3.</w:t>
            </w:r>
            <w:r w:rsidRPr="00A33DC7">
              <w:rPr>
                <w:rFonts w:ascii="Times New Roman" w:hAnsi="Times New Roman"/>
                <w:noProof/>
                <w:lang w:val="en-AU" w:eastAsia="en-AU"/>
              </w:rPr>
              <w:tab/>
            </w:r>
            <w:r w:rsidRPr="00A33DC7">
              <w:rPr>
                <w:rStyle w:val="Hyperlink"/>
                <w:rFonts w:ascii="Times New Roman" w:hAnsi="Times New Roman"/>
                <w:noProof/>
              </w:rPr>
              <w:t>Support Vector Machines (SV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0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3</w:t>
            </w:r>
            <w:r w:rsidRPr="00A33DC7">
              <w:rPr>
                <w:rFonts w:ascii="Times New Roman" w:hAnsi="Times New Roman"/>
                <w:noProof/>
                <w:webHidden/>
              </w:rPr>
              <w:fldChar w:fldCharType="end"/>
            </w:r>
          </w:hyperlink>
        </w:p>
        <w:p w14:paraId="79B36519" w14:textId="11A2C83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0" w:history="1">
            <w:r w:rsidRPr="00A33DC7">
              <w:rPr>
                <w:rStyle w:val="Hyperlink"/>
                <w:rFonts w:ascii="Times New Roman" w:hAnsi="Times New Roman"/>
                <w:noProof/>
              </w:rPr>
              <w:t>3.3.4.</w:t>
            </w:r>
            <w:r w:rsidRPr="00A33DC7">
              <w:rPr>
                <w:rFonts w:ascii="Times New Roman" w:hAnsi="Times New Roman"/>
                <w:noProof/>
                <w:lang w:val="en-AU" w:eastAsia="en-AU"/>
              </w:rPr>
              <w:tab/>
            </w:r>
            <w:r w:rsidRPr="00A33DC7">
              <w:rPr>
                <w:rStyle w:val="Hyperlink"/>
                <w:rFonts w:ascii="Times New Roman" w:hAnsi="Times New Roman"/>
                <w:i/>
                <w:noProof/>
              </w:rPr>
              <w:t>k</w:t>
            </w:r>
            <w:r w:rsidRPr="00A33DC7">
              <w:rPr>
                <w:rStyle w:val="Hyperlink"/>
                <w:rFonts w:ascii="Times New Roman" w:hAnsi="Times New Roman"/>
                <w:noProof/>
              </w:rPr>
              <w:t>-Nearest Neighbours (kN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7</w:t>
            </w:r>
            <w:r w:rsidRPr="00A33DC7">
              <w:rPr>
                <w:rFonts w:ascii="Times New Roman" w:hAnsi="Times New Roman"/>
                <w:noProof/>
                <w:webHidden/>
              </w:rPr>
              <w:fldChar w:fldCharType="end"/>
            </w:r>
          </w:hyperlink>
        </w:p>
        <w:p w14:paraId="723A69EA" w14:textId="799601B9"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1" w:history="1">
            <w:r w:rsidRPr="00A33DC7">
              <w:rPr>
                <w:rStyle w:val="Hyperlink"/>
                <w:rFonts w:ascii="Times New Roman" w:hAnsi="Times New Roman"/>
                <w:noProof/>
              </w:rPr>
              <w:t>3.4.</w:t>
            </w:r>
            <w:r w:rsidRPr="00A33DC7">
              <w:rPr>
                <w:rFonts w:ascii="Times New Roman" w:hAnsi="Times New Roman"/>
                <w:noProof/>
                <w:lang w:val="en-AU" w:eastAsia="en-AU"/>
              </w:rPr>
              <w:tab/>
            </w:r>
            <w:r w:rsidRPr="00A33DC7">
              <w:rPr>
                <w:rStyle w:val="Hyperlink"/>
                <w:rFonts w:ascii="Times New Roman" w:hAnsi="Times New Roman"/>
                <w:noProof/>
              </w:rPr>
              <w:t>Simul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8</w:t>
            </w:r>
            <w:r w:rsidRPr="00A33DC7">
              <w:rPr>
                <w:rFonts w:ascii="Times New Roman" w:hAnsi="Times New Roman"/>
                <w:noProof/>
                <w:webHidden/>
              </w:rPr>
              <w:fldChar w:fldCharType="end"/>
            </w:r>
          </w:hyperlink>
        </w:p>
        <w:p w14:paraId="45FE1D55" w14:textId="76328AB9"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2" w:history="1">
            <w:r w:rsidRPr="00A33DC7">
              <w:rPr>
                <w:rStyle w:val="Hyperlink"/>
                <w:rFonts w:ascii="Times New Roman" w:hAnsi="Times New Roman"/>
                <w:noProof/>
              </w:rPr>
              <w:t>3.4.1.</w:t>
            </w:r>
            <w:r w:rsidRPr="00A33DC7">
              <w:rPr>
                <w:rFonts w:ascii="Times New Roman" w:hAnsi="Times New Roman"/>
                <w:noProof/>
                <w:lang w:val="en-AU" w:eastAsia="en-AU"/>
              </w:rPr>
              <w:tab/>
            </w:r>
            <w:r w:rsidRPr="00A33DC7">
              <w:rPr>
                <w:rStyle w:val="Hyperlink"/>
                <w:rFonts w:ascii="Times New Roman" w:hAnsi="Times New Roman"/>
                <w:noProof/>
              </w:rPr>
              <w:t>Simulation Methodolog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28</w:t>
            </w:r>
            <w:r w:rsidRPr="00A33DC7">
              <w:rPr>
                <w:rFonts w:ascii="Times New Roman" w:hAnsi="Times New Roman"/>
                <w:noProof/>
                <w:webHidden/>
              </w:rPr>
              <w:fldChar w:fldCharType="end"/>
            </w:r>
          </w:hyperlink>
        </w:p>
        <w:p w14:paraId="40B8324D" w14:textId="15FCD35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3" w:history="1">
            <w:r w:rsidRPr="00A33DC7">
              <w:rPr>
                <w:rStyle w:val="Hyperlink"/>
                <w:rFonts w:ascii="Times New Roman" w:hAnsi="Times New Roman"/>
                <w:noProof/>
              </w:rPr>
              <w:t>3.4.2.</w:t>
            </w:r>
            <w:r w:rsidRPr="00A33DC7">
              <w:rPr>
                <w:rFonts w:ascii="Times New Roman" w:hAnsi="Times New Roman"/>
                <w:noProof/>
                <w:lang w:val="en-AU" w:eastAsia="en-AU"/>
              </w:rPr>
              <w:tab/>
            </w:r>
            <w:r w:rsidRPr="00A33DC7">
              <w:rPr>
                <w:rStyle w:val="Hyperlink"/>
                <w:rFonts w:ascii="Times New Roman" w:hAnsi="Times New Roman"/>
                <w:noProof/>
              </w:rPr>
              <w:t>Simulation Resul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1</w:t>
            </w:r>
            <w:r w:rsidRPr="00A33DC7">
              <w:rPr>
                <w:rFonts w:ascii="Times New Roman" w:hAnsi="Times New Roman"/>
                <w:noProof/>
                <w:webHidden/>
              </w:rPr>
              <w:fldChar w:fldCharType="end"/>
            </w:r>
          </w:hyperlink>
        </w:p>
        <w:p w14:paraId="756E8771" w14:textId="23212D5B" w:rsidR="00A33DC7" w:rsidRPr="00A33DC7" w:rsidRDefault="00A33DC7">
          <w:pPr>
            <w:pStyle w:val="TOC1"/>
            <w:tabs>
              <w:tab w:val="left" w:pos="440"/>
              <w:tab w:val="right" w:leader="dot" w:pos="8755"/>
            </w:tabs>
            <w:rPr>
              <w:rFonts w:ascii="Times New Roman" w:hAnsi="Times New Roman"/>
              <w:noProof/>
              <w:lang w:val="en-AU" w:eastAsia="en-AU"/>
            </w:rPr>
          </w:pPr>
          <w:hyperlink w:anchor="_Toc44059714" w:history="1">
            <w:r w:rsidRPr="00A33DC7">
              <w:rPr>
                <w:rStyle w:val="Hyperlink"/>
                <w:rFonts w:ascii="Times New Roman" w:hAnsi="Times New Roman"/>
                <w:noProof/>
              </w:rPr>
              <w:t>4.</w:t>
            </w:r>
            <w:r w:rsidRPr="00A33DC7">
              <w:rPr>
                <w:rFonts w:ascii="Times New Roman" w:hAnsi="Times New Roman"/>
                <w:noProof/>
                <w:lang w:val="en-AU" w:eastAsia="en-AU"/>
              </w:rPr>
              <w:tab/>
            </w:r>
            <w:r w:rsidRPr="00A33DC7">
              <w:rPr>
                <w:rStyle w:val="Hyperlink"/>
                <w:rFonts w:ascii="Times New Roman" w:hAnsi="Times New Roman"/>
                <w:noProof/>
              </w:rPr>
              <w:t>Proposed Syste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4</w:t>
            </w:r>
            <w:r w:rsidRPr="00A33DC7">
              <w:rPr>
                <w:rFonts w:ascii="Times New Roman" w:hAnsi="Times New Roman"/>
                <w:noProof/>
                <w:webHidden/>
              </w:rPr>
              <w:fldChar w:fldCharType="end"/>
            </w:r>
          </w:hyperlink>
        </w:p>
        <w:p w14:paraId="2C4EE13B" w14:textId="05CCA924"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5" w:history="1">
            <w:r w:rsidRPr="00A33DC7">
              <w:rPr>
                <w:rStyle w:val="Hyperlink"/>
                <w:rFonts w:ascii="Times New Roman" w:hAnsi="Times New Roman"/>
                <w:noProof/>
              </w:rPr>
              <w:t>4.1.</w:t>
            </w:r>
            <w:r w:rsidRPr="00A33DC7">
              <w:rPr>
                <w:rFonts w:ascii="Times New Roman" w:hAnsi="Times New Roman"/>
                <w:noProof/>
                <w:lang w:val="en-AU" w:eastAsia="en-AU"/>
              </w:rPr>
              <w:tab/>
            </w:r>
            <w:r w:rsidRPr="00A33DC7">
              <w:rPr>
                <w:rStyle w:val="Hyperlink"/>
                <w:rFonts w:ascii="Times New Roman" w:hAnsi="Times New Roman"/>
                <w:noProof/>
              </w:rPr>
              <w:t>EEG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5</w:t>
            </w:r>
            <w:r w:rsidRPr="00A33DC7">
              <w:rPr>
                <w:rFonts w:ascii="Times New Roman" w:hAnsi="Times New Roman"/>
                <w:noProof/>
                <w:webHidden/>
              </w:rPr>
              <w:fldChar w:fldCharType="end"/>
            </w:r>
          </w:hyperlink>
        </w:p>
        <w:p w14:paraId="69234C8D" w14:textId="5BC938A1" w:rsidR="00A33DC7" w:rsidRPr="00A33DC7" w:rsidRDefault="00A33DC7">
          <w:pPr>
            <w:pStyle w:val="TOC2"/>
            <w:tabs>
              <w:tab w:val="left" w:pos="880"/>
              <w:tab w:val="right" w:leader="dot" w:pos="8755"/>
            </w:tabs>
            <w:rPr>
              <w:rFonts w:ascii="Times New Roman" w:hAnsi="Times New Roman"/>
              <w:noProof/>
              <w:lang w:val="en-AU" w:eastAsia="en-AU"/>
            </w:rPr>
          </w:pPr>
          <w:hyperlink w:anchor="_Toc44059716" w:history="1">
            <w:r w:rsidRPr="00A33DC7">
              <w:rPr>
                <w:rStyle w:val="Hyperlink"/>
                <w:rFonts w:ascii="Times New Roman" w:hAnsi="Times New Roman"/>
                <w:noProof/>
              </w:rPr>
              <w:t>4.2.</w:t>
            </w:r>
            <w:r w:rsidRPr="00A33DC7">
              <w:rPr>
                <w:rFonts w:ascii="Times New Roman" w:hAnsi="Times New Roman"/>
                <w:noProof/>
                <w:lang w:val="en-AU" w:eastAsia="en-AU"/>
              </w:rPr>
              <w:tab/>
            </w:r>
            <w:r w:rsidRPr="00A33DC7">
              <w:rPr>
                <w:rStyle w:val="Hyperlink"/>
                <w:rFonts w:ascii="Times New Roman" w:hAnsi="Times New Roman"/>
                <w:noProof/>
              </w:rPr>
              <w:t>Data Acquisition System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6</w:t>
            </w:r>
            <w:r w:rsidRPr="00A33DC7">
              <w:rPr>
                <w:rFonts w:ascii="Times New Roman" w:hAnsi="Times New Roman"/>
                <w:noProof/>
                <w:webHidden/>
              </w:rPr>
              <w:fldChar w:fldCharType="end"/>
            </w:r>
          </w:hyperlink>
        </w:p>
        <w:p w14:paraId="0A3CBF4D" w14:textId="5F436C4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7" w:history="1">
            <w:r w:rsidRPr="00A33DC7">
              <w:rPr>
                <w:rStyle w:val="Hyperlink"/>
                <w:rFonts w:ascii="Times New Roman" w:hAnsi="Times New Roman"/>
                <w:noProof/>
              </w:rPr>
              <w:t>4.2.1.</w:t>
            </w:r>
            <w:r w:rsidRPr="00A33DC7">
              <w:rPr>
                <w:rFonts w:ascii="Times New Roman" w:hAnsi="Times New Roman"/>
                <w:noProof/>
                <w:lang w:val="en-AU" w:eastAsia="en-AU"/>
              </w:rPr>
              <w:tab/>
            </w:r>
            <w:r w:rsidRPr="00A33DC7">
              <w:rPr>
                <w:rStyle w:val="Hyperlink"/>
                <w:rFonts w:ascii="Times New Roman" w:hAnsi="Times New Roman"/>
                <w:noProof/>
              </w:rPr>
              <w:t>Power Supply and Grounding</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8</w:t>
            </w:r>
            <w:r w:rsidRPr="00A33DC7">
              <w:rPr>
                <w:rFonts w:ascii="Times New Roman" w:hAnsi="Times New Roman"/>
                <w:noProof/>
                <w:webHidden/>
              </w:rPr>
              <w:fldChar w:fldCharType="end"/>
            </w:r>
          </w:hyperlink>
        </w:p>
        <w:p w14:paraId="5783AD09" w14:textId="2FDA42A7"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8" w:history="1">
            <w:r w:rsidRPr="00A33DC7">
              <w:rPr>
                <w:rStyle w:val="Hyperlink"/>
                <w:rFonts w:ascii="Times New Roman" w:hAnsi="Times New Roman"/>
                <w:noProof/>
              </w:rPr>
              <w:t>4.2.2.</w:t>
            </w:r>
            <w:r w:rsidRPr="00A33DC7">
              <w:rPr>
                <w:rFonts w:ascii="Times New Roman" w:hAnsi="Times New Roman"/>
                <w:noProof/>
                <w:lang w:val="en-AU" w:eastAsia="en-AU"/>
              </w:rPr>
              <w:tab/>
            </w:r>
            <w:r w:rsidRPr="00A33DC7">
              <w:rPr>
                <w:rStyle w:val="Hyperlink"/>
                <w:rFonts w:ascii="Times New Roman" w:hAnsi="Times New Roman"/>
                <w:noProof/>
              </w:rPr>
              <w:t>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39</w:t>
            </w:r>
            <w:r w:rsidRPr="00A33DC7">
              <w:rPr>
                <w:rFonts w:ascii="Times New Roman" w:hAnsi="Times New Roman"/>
                <w:noProof/>
                <w:webHidden/>
              </w:rPr>
              <w:fldChar w:fldCharType="end"/>
            </w:r>
          </w:hyperlink>
        </w:p>
        <w:p w14:paraId="719217B8" w14:textId="08B6705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19" w:history="1">
            <w:r w:rsidRPr="00A33DC7">
              <w:rPr>
                <w:rStyle w:val="Hyperlink"/>
                <w:rFonts w:ascii="Times New Roman" w:hAnsi="Times New Roman"/>
                <w:noProof/>
              </w:rPr>
              <w:t>4.2.3.</w:t>
            </w:r>
            <w:r w:rsidRPr="00A33DC7">
              <w:rPr>
                <w:rFonts w:ascii="Times New Roman" w:hAnsi="Times New Roman"/>
                <w:noProof/>
                <w:lang w:val="en-AU" w:eastAsia="en-AU"/>
              </w:rPr>
              <w:tab/>
            </w:r>
            <w:r w:rsidRPr="00A33DC7">
              <w:rPr>
                <w:rStyle w:val="Hyperlink"/>
                <w:rFonts w:ascii="Times New Roman" w:hAnsi="Times New Roman"/>
                <w:noProof/>
              </w:rPr>
              <w:t>ATmega328PB</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1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0</w:t>
            </w:r>
            <w:r w:rsidRPr="00A33DC7">
              <w:rPr>
                <w:rFonts w:ascii="Times New Roman" w:hAnsi="Times New Roman"/>
                <w:noProof/>
                <w:webHidden/>
              </w:rPr>
              <w:fldChar w:fldCharType="end"/>
            </w:r>
          </w:hyperlink>
        </w:p>
        <w:p w14:paraId="0CA4EBCD" w14:textId="7CF5C4C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0" w:history="1">
            <w:r w:rsidRPr="00A33DC7">
              <w:rPr>
                <w:rStyle w:val="Hyperlink"/>
                <w:rFonts w:ascii="Times New Roman" w:hAnsi="Times New Roman"/>
                <w:noProof/>
              </w:rPr>
              <w:t>4.2.4.</w:t>
            </w:r>
            <w:r w:rsidRPr="00A33DC7">
              <w:rPr>
                <w:rFonts w:ascii="Times New Roman" w:hAnsi="Times New Roman"/>
                <w:noProof/>
                <w:lang w:val="en-AU" w:eastAsia="en-AU"/>
              </w:rPr>
              <w:tab/>
            </w:r>
            <w:r w:rsidRPr="00A33DC7">
              <w:rPr>
                <w:rStyle w:val="Hyperlink"/>
                <w:rFonts w:ascii="Times New Roman" w:hAnsi="Times New Roman"/>
                <w:noProof/>
              </w:rPr>
              <w:t>Communica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0</w:t>
            </w:r>
            <w:r w:rsidRPr="00A33DC7">
              <w:rPr>
                <w:rFonts w:ascii="Times New Roman" w:hAnsi="Times New Roman"/>
                <w:noProof/>
                <w:webHidden/>
              </w:rPr>
              <w:fldChar w:fldCharType="end"/>
            </w:r>
          </w:hyperlink>
        </w:p>
        <w:p w14:paraId="2DF6D7FD" w14:textId="08AB6EF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1" w:history="1">
            <w:r w:rsidRPr="00A33DC7">
              <w:rPr>
                <w:rStyle w:val="Hyperlink"/>
                <w:rFonts w:ascii="Times New Roman" w:hAnsi="Times New Roman"/>
                <w:noProof/>
              </w:rPr>
              <w:t>4.2.5.</w:t>
            </w:r>
            <w:r w:rsidRPr="00A33DC7">
              <w:rPr>
                <w:rFonts w:ascii="Times New Roman" w:hAnsi="Times New Roman"/>
                <w:noProof/>
                <w:lang w:val="en-AU" w:eastAsia="en-AU"/>
              </w:rPr>
              <w:tab/>
            </w:r>
            <w:r w:rsidRPr="00A33DC7">
              <w:rPr>
                <w:rStyle w:val="Hyperlink"/>
                <w:rFonts w:ascii="Times New Roman" w:hAnsi="Times New Roman"/>
                <w:noProof/>
              </w:rPr>
              <w:t>Interfac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1</w:t>
            </w:r>
            <w:r w:rsidRPr="00A33DC7">
              <w:rPr>
                <w:rFonts w:ascii="Times New Roman" w:hAnsi="Times New Roman"/>
                <w:noProof/>
                <w:webHidden/>
              </w:rPr>
              <w:fldChar w:fldCharType="end"/>
            </w:r>
          </w:hyperlink>
        </w:p>
        <w:p w14:paraId="71C8C772" w14:textId="7405E75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2" w:history="1">
            <w:r w:rsidRPr="00A33DC7">
              <w:rPr>
                <w:rStyle w:val="Hyperlink"/>
                <w:rFonts w:ascii="Times New Roman" w:hAnsi="Times New Roman"/>
                <w:noProof/>
              </w:rPr>
              <w:t>4.2.6.</w:t>
            </w:r>
            <w:r w:rsidRPr="00A33DC7">
              <w:rPr>
                <w:rFonts w:ascii="Times New Roman" w:hAnsi="Times New Roman"/>
                <w:noProof/>
                <w:lang w:val="en-AU" w:eastAsia="en-AU"/>
              </w:rPr>
              <w:tab/>
            </w:r>
            <w:r w:rsidRPr="00A33DC7">
              <w:rPr>
                <w:rStyle w:val="Hyperlink"/>
                <w:rFonts w:ascii="Times New Roman" w:hAnsi="Times New Roman"/>
                <w:noProof/>
              </w:rPr>
              <w:t>Isolation and Safet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2</w:t>
            </w:r>
            <w:r w:rsidRPr="00A33DC7">
              <w:rPr>
                <w:rFonts w:ascii="Times New Roman" w:hAnsi="Times New Roman"/>
                <w:noProof/>
                <w:webHidden/>
              </w:rPr>
              <w:fldChar w:fldCharType="end"/>
            </w:r>
          </w:hyperlink>
        </w:p>
        <w:p w14:paraId="3E9845A5" w14:textId="7D8EB23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23" w:history="1">
            <w:r w:rsidRPr="00A33DC7">
              <w:rPr>
                <w:rStyle w:val="Hyperlink"/>
                <w:rFonts w:ascii="Times New Roman" w:hAnsi="Times New Roman"/>
                <w:noProof/>
              </w:rPr>
              <w:t>4.3.</w:t>
            </w:r>
            <w:r w:rsidRPr="00A33DC7">
              <w:rPr>
                <w:rFonts w:ascii="Times New Roman" w:hAnsi="Times New Roman"/>
                <w:noProof/>
                <w:lang w:val="en-AU" w:eastAsia="en-AU"/>
              </w:rPr>
              <w:tab/>
            </w:r>
            <w:r w:rsidRPr="00A33DC7">
              <w:rPr>
                <w:rStyle w:val="Hyperlink"/>
                <w:rFonts w:ascii="Times New Roman" w:hAnsi="Times New Roman"/>
                <w:noProof/>
              </w:rPr>
              <w:t>Data Acquisition System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4</w:t>
            </w:r>
            <w:r w:rsidRPr="00A33DC7">
              <w:rPr>
                <w:rFonts w:ascii="Times New Roman" w:hAnsi="Times New Roman"/>
                <w:noProof/>
                <w:webHidden/>
              </w:rPr>
              <w:fldChar w:fldCharType="end"/>
            </w:r>
          </w:hyperlink>
        </w:p>
        <w:p w14:paraId="72B48DB3" w14:textId="02E9F91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4" w:history="1">
            <w:r w:rsidRPr="00A33DC7">
              <w:rPr>
                <w:rStyle w:val="Hyperlink"/>
                <w:rFonts w:ascii="Times New Roman" w:hAnsi="Times New Roman"/>
                <w:noProof/>
              </w:rPr>
              <w:t>4.3.1.</w:t>
            </w:r>
            <w:r w:rsidRPr="00A33DC7">
              <w:rPr>
                <w:rFonts w:ascii="Times New Roman" w:hAnsi="Times New Roman"/>
                <w:noProof/>
                <w:lang w:val="en-AU" w:eastAsia="en-AU"/>
              </w:rPr>
              <w:tab/>
            </w:r>
            <w:r w:rsidRPr="00A33DC7">
              <w:rPr>
                <w:rStyle w:val="Hyperlink"/>
                <w:rFonts w:ascii="Times New Roman" w:hAnsi="Times New Roman"/>
                <w:noProof/>
              </w:rPr>
              <w:t>SPI Timing Requirements for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4</w:t>
            </w:r>
            <w:r w:rsidRPr="00A33DC7">
              <w:rPr>
                <w:rFonts w:ascii="Times New Roman" w:hAnsi="Times New Roman"/>
                <w:noProof/>
                <w:webHidden/>
              </w:rPr>
              <w:fldChar w:fldCharType="end"/>
            </w:r>
          </w:hyperlink>
        </w:p>
        <w:p w14:paraId="13AD062A" w14:textId="40070186"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5" w:history="1">
            <w:r w:rsidRPr="00A33DC7">
              <w:rPr>
                <w:rStyle w:val="Hyperlink"/>
                <w:rFonts w:ascii="Times New Roman" w:hAnsi="Times New Roman"/>
                <w:noProof/>
              </w:rPr>
              <w:t>4.3.2.</w:t>
            </w:r>
            <w:r w:rsidRPr="00A33DC7">
              <w:rPr>
                <w:rFonts w:ascii="Times New Roman" w:hAnsi="Times New Roman"/>
                <w:noProof/>
                <w:lang w:val="en-AU" w:eastAsia="en-AU"/>
              </w:rPr>
              <w:tab/>
            </w:r>
            <w:r w:rsidRPr="00A33DC7">
              <w:rPr>
                <w:rStyle w:val="Hyperlink"/>
                <w:rFonts w:ascii="Times New Roman" w:hAnsi="Times New Roman"/>
                <w:noProof/>
              </w:rPr>
              <w:t>Configuring and Operating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5</w:t>
            </w:r>
            <w:r w:rsidRPr="00A33DC7">
              <w:rPr>
                <w:rFonts w:ascii="Times New Roman" w:hAnsi="Times New Roman"/>
                <w:noProof/>
                <w:webHidden/>
              </w:rPr>
              <w:fldChar w:fldCharType="end"/>
            </w:r>
          </w:hyperlink>
        </w:p>
        <w:p w14:paraId="6FD22FBA" w14:textId="070D1CF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6" w:history="1">
            <w:r w:rsidRPr="00A33DC7">
              <w:rPr>
                <w:rStyle w:val="Hyperlink"/>
                <w:rFonts w:ascii="Times New Roman" w:hAnsi="Times New Roman"/>
                <w:noProof/>
              </w:rPr>
              <w:t>4.3.3.</w:t>
            </w:r>
            <w:r w:rsidRPr="00A33DC7">
              <w:rPr>
                <w:rFonts w:ascii="Times New Roman" w:hAnsi="Times New Roman"/>
                <w:noProof/>
                <w:lang w:val="en-AU" w:eastAsia="en-AU"/>
              </w:rPr>
              <w:tab/>
            </w:r>
            <w:r w:rsidRPr="00A33DC7">
              <w:rPr>
                <w:rStyle w:val="Hyperlink"/>
                <w:rFonts w:ascii="Times New Roman" w:hAnsi="Times New Roman"/>
                <w:noProof/>
              </w:rPr>
              <w:t>Processing and Transmiss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8</w:t>
            </w:r>
            <w:r w:rsidRPr="00A33DC7">
              <w:rPr>
                <w:rFonts w:ascii="Times New Roman" w:hAnsi="Times New Roman"/>
                <w:noProof/>
                <w:webHidden/>
              </w:rPr>
              <w:fldChar w:fldCharType="end"/>
            </w:r>
          </w:hyperlink>
        </w:p>
        <w:p w14:paraId="6D7DF4CB" w14:textId="25BEEE28" w:rsidR="00A33DC7" w:rsidRPr="00A33DC7" w:rsidRDefault="00A33DC7">
          <w:pPr>
            <w:pStyle w:val="TOC2"/>
            <w:tabs>
              <w:tab w:val="left" w:pos="880"/>
              <w:tab w:val="right" w:leader="dot" w:pos="8755"/>
            </w:tabs>
            <w:rPr>
              <w:rFonts w:ascii="Times New Roman" w:hAnsi="Times New Roman"/>
              <w:noProof/>
              <w:lang w:val="en-AU" w:eastAsia="en-AU"/>
            </w:rPr>
          </w:pPr>
          <w:hyperlink w:anchor="_Toc44059727" w:history="1">
            <w:r w:rsidRPr="00A33DC7">
              <w:rPr>
                <w:rStyle w:val="Hyperlink"/>
                <w:rFonts w:ascii="Times New Roman" w:hAnsi="Times New Roman"/>
                <w:noProof/>
              </w:rPr>
              <w:t>4.4.</w:t>
            </w:r>
            <w:r w:rsidRPr="00A33DC7">
              <w:rPr>
                <w:rFonts w:ascii="Times New Roman" w:hAnsi="Times New Roman"/>
                <w:noProof/>
                <w:lang w:val="en-AU" w:eastAsia="en-AU"/>
              </w:rPr>
              <w:tab/>
            </w:r>
            <w:r w:rsidRPr="00A33DC7">
              <w:rPr>
                <w:rStyle w:val="Hyperlink"/>
                <w:rFonts w:ascii="Times New Roman" w:hAnsi="Times New Roman"/>
                <w:noProof/>
              </w:rPr>
              <w:t>Classification and Control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49</w:t>
            </w:r>
            <w:r w:rsidRPr="00A33DC7">
              <w:rPr>
                <w:rFonts w:ascii="Times New Roman" w:hAnsi="Times New Roman"/>
                <w:noProof/>
                <w:webHidden/>
              </w:rPr>
              <w:fldChar w:fldCharType="end"/>
            </w:r>
          </w:hyperlink>
        </w:p>
        <w:p w14:paraId="14250443" w14:textId="673AE8D6"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8" w:history="1">
            <w:r w:rsidRPr="00A33DC7">
              <w:rPr>
                <w:rStyle w:val="Hyperlink"/>
                <w:rFonts w:ascii="Times New Roman" w:hAnsi="Times New Roman"/>
                <w:noProof/>
              </w:rPr>
              <w:t>4.4.1.</w:t>
            </w:r>
            <w:r w:rsidRPr="00A33DC7">
              <w:rPr>
                <w:rFonts w:ascii="Times New Roman" w:hAnsi="Times New Roman"/>
                <w:noProof/>
                <w:lang w:val="en-AU" w:eastAsia="en-AU"/>
              </w:rPr>
              <w:tab/>
            </w:r>
            <w:r w:rsidRPr="00A33DC7">
              <w:rPr>
                <w:rStyle w:val="Hyperlink"/>
                <w:rFonts w:ascii="Times New Roman" w:hAnsi="Times New Roman"/>
                <w:noProof/>
              </w:rPr>
              <w:t>Power Suppl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1</w:t>
            </w:r>
            <w:r w:rsidRPr="00A33DC7">
              <w:rPr>
                <w:rFonts w:ascii="Times New Roman" w:hAnsi="Times New Roman"/>
                <w:noProof/>
                <w:webHidden/>
              </w:rPr>
              <w:fldChar w:fldCharType="end"/>
            </w:r>
          </w:hyperlink>
        </w:p>
        <w:p w14:paraId="6B214332" w14:textId="4CC9B42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29" w:history="1">
            <w:r w:rsidRPr="00A33DC7">
              <w:rPr>
                <w:rStyle w:val="Hyperlink"/>
                <w:rFonts w:ascii="Times New Roman" w:hAnsi="Times New Roman"/>
                <w:noProof/>
              </w:rPr>
              <w:t>4.4.2.</w:t>
            </w:r>
            <w:r w:rsidRPr="00A33DC7">
              <w:rPr>
                <w:rFonts w:ascii="Times New Roman" w:hAnsi="Times New Roman"/>
                <w:noProof/>
                <w:lang w:val="en-AU" w:eastAsia="en-AU"/>
              </w:rPr>
              <w:tab/>
            </w:r>
            <w:r w:rsidRPr="00A33DC7">
              <w:rPr>
                <w:rStyle w:val="Hyperlink"/>
                <w:rFonts w:ascii="Times New Roman" w:hAnsi="Times New Roman"/>
                <w:noProof/>
              </w:rPr>
              <w:t>STM32VG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2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3</w:t>
            </w:r>
            <w:r w:rsidRPr="00A33DC7">
              <w:rPr>
                <w:rFonts w:ascii="Times New Roman" w:hAnsi="Times New Roman"/>
                <w:noProof/>
                <w:webHidden/>
              </w:rPr>
              <w:fldChar w:fldCharType="end"/>
            </w:r>
          </w:hyperlink>
        </w:p>
        <w:p w14:paraId="761BD297" w14:textId="3CE9DE5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0" w:history="1">
            <w:r w:rsidRPr="00A33DC7">
              <w:rPr>
                <w:rStyle w:val="Hyperlink"/>
                <w:rFonts w:ascii="Times New Roman" w:hAnsi="Times New Roman"/>
                <w:noProof/>
              </w:rPr>
              <w:t>4.4.3.</w:t>
            </w:r>
            <w:r w:rsidRPr="00A33DC7">
              <w:rPr>
                <w:rFonts w:ascii="Times New Roman" w:hAnsi="Times New Roman"/>
                <w:noProof/>
                <w:lang w:val="en-AU" w:eastAsia="en-AU"/>
              </w:rPr>
              <w:tab/>
            </w:r>
            <w:r w:rsidRPr="00A33DC7">
              <w:rPr>
                <w:rStyle w:val="Hyperlink"/>
                <w:rFonts w:ascii="Times New Roman" w:hAnsi="Times New Roman"/>
                <w:noProof/>
              </w:rPr>
              <w:t>Measurement and Control</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4</w:t>
            </w:r>
            <w:r w:rsidRPr="00A33DC7">
              <w:rPr>
                <w:rFonts w:ascii="Times New Roman" w:hAnsi="Times New Roman"/>
                <w:noProof/>
                <w:webHidden/>
              </w:rPr>
              <w:fldChar w:fldCharType="end"/>
            </w:r>
          </w:hyperlink>
        </w:p>
        <w:p w14:paraId="246AEDC2" w14:textId="4F765AB5"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1" w:history="1">
            <w:r w:rsidRPr="00A33DC7">
              <w:rPr>
                <w:rStyle w:val="Hyperlink"/>
                <w:rFonts w:ascii="Times New Roman" w:hAnsi="Times New Roman"/>
                <w:noProof/>
              </w:rPr>
              <w:t>4.4.4.</w:t>
            </w:r>
            <w:r w:rsidRPr="00A33DC7">
              <w:rPr>
                <w:rFonts w:ascii="Times New Roman" w:hAnsi="Times New Roman"/>
                <w:noProof/>
                <w:lang w:val="en-AU" w:eastAsia="en-AU"/>
              </w:rPr>
              <w:tab/>
            </w:r>
            <w:r w:rsidRPr="00A33DC7">
              <w:rPr>
                <w:rStyle w:val="Hyperlink"/>
                <w:rFonts w:ascii="Times New Roman" w:hAnsi="Times New Roman"/>
                <w:noProof/>
              </w:rPr>
              <w:t>Communicat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5</w:t>
            </w:r>
            <w:r w:rsidRPr="00A33DC7">
              <w:rPr>
                <w:rFonts w:ascii="Times New Roman" w:hAnsi="Times New Roman"/>
                <w:noProof/>
                <w:webHidden/>
              </w:rPr>
              <w:fldChar w:fldCharType="end"/>
            </w:r>
          </w:hyperlink>
        </w:p>
        <w:p w14:paraId="352FEB8B" w14:textId="540EA01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2" w:history="1">
            <w:r w:rsidRPr="00A33DC7">
              <w:rPr>
                <w:rStyle w:val="Hyperlink"/>
                <w:rFonts w:ascii="Times New Roman" w:hAnsi="Times New Roman"/>
                <w:noProof/>
              </w:rPr>
              <w:t>4.4.5.</w:t>
            </w:r>
            <w:r w:rsidRPr="00A33DC7">
              <w:rPr>
                <w:rFonts w:ascii="Times New Roman" w:hAnsi="Times New Roman"/>
                <w:noProof/>
                <w:lang w:val="en-AU" w:eastAsia="en-AU"/>
              </w:rPr>
              <w:tab/>
            </w:r>
            <w:r w:rsidRPr="00A33DC7">
              <w:rPr>
                <w:rStyle w:val="Hyperlink"/>
                <w:rFonts w:ascii="Times New Roman" w:hAnsi="Times New Roman"/>
                <w:noProof/>
              </w:rPr>
              <w:t>Interfac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6</w:t>
            </w:r>
            <w:r w:rsidRPr="00A33DC7">
              <w:rPr>
                <w:rFonts w:ascii="Times New Roman" w:hAnsi="Times New Roman"/>
                <w:noProof/>
                <w:webHidden/>
              </w:rPr>
              <w:fldChar w:fldCharType="end"/>
            </w:r>
          </w:hyperlink>
        </w:p>
        <w:p w14:paraId="0A6BF297" w14:textId="0DEAFAE2"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3" w:history="1">
            <w:r w:rsidRPr="00A33DC7">
              <w:rPr>
                <w:rStyle w:val="Hyperlink"/>
                <w:rFonts w:ascii="Times New Roman" w:hAnsi="Times New Roman"/>
                <w:noProof/>
              </w:rPr>
              <w:t>4.5.</w:t>
            </w:r>
            <w:r w:rsidRPr="00A33DC7">
              <w:rPr>
                <w:rFonts w:ascii="Times New Roman" w:hAnsi="Times New Roman"/>
                <w:noProof/>
                <w:lang w:val="en-AU" w:eastAsia="en-AU"/>
              </w:rPr>
              <w:tab/>
            </w:r>
            <w:r w:rsidRPr="00A33DC7">
              <w:rPr>
                <w:rStyle w:val="Hyperlink"/>
                <w:rFonts w:ascii="Times New Roman" w:hAnsi="Times New Roman"/>
                <w:noProof/>
              </w:rPr>
              <w:t>Classification and Control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7</w:t>
            </w:r>
            <w:r w:rsidRPr="00A33DC7">
              <w:rPr>
                <w:rFonts w:ascii="Times New Roman" w:hAnsi="Times New Roman"/>
                <w:noProof/>
                <w:webHidden/>
              </w:rPr>
              <w:fldChar w:fldCharType="end"/>
            </w:r>
          </w:hyperlink>
        </w:p>
        <w:p w14:paraId="6A463C15" w14:textId="51288782"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4" w:history="1">
            <w:r w:rsidRPr="00A33DC7">
              <w:rPr>
                <w:rStyle w:val="Hyperlink"/>
                <w:rFonts w:ascii="Times New Roman" w:hAnsi="Times New Roman"/>
                <w:noProof/>
              </w:rPr>
              <w:t>4.5.1.</w:t>
            </w:r>
            <w:r w:rsidRPr="00A33DC7">
              <w:rPr>
                <w:rFonts w:ascii="Times New Roman" w:hAnsi="Times New Roman"/>
                <w:noProof/>
                <w:lang w:val="en-AU" w:eastAsia="en-AU"/>
              </w:rPr>
              <w:tab/>
            </w:r>
            <w:r w:rsidRPr="00A33DC7">
              <w:rPr>
                <w:rStyle w:val="Hyperlink"/>
                <w:rFonts w:ascii="Times New Roman" w:hAnsi="Times New Roman"/>
                <w:noProof/>
              </w:rPr>
              <w:t>Serial Library</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8</w:t>
            </w:r>
            <w:r w:rsidRPr="00A33DC7">
              <w:rPr>
                <w:rFonts w:ascii="Times New Roman" w:hAnsi="Times New Roman"/>
                <w:noProof/>
                <w:webHidden/>
              </w:rPr>
              <w:fldChar w:fldCharType="end"/>
            </w:r>
          </w:hyperlink>
        </w:p>
        <w:p w14:paraId="237BD86F" w14:textId="20E072B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5" w:history="1">
            <w:r w:rsidRPr="00A33DC7">
              <w:rPr>
                <w:rStyle w:val="Hyperlink"/>
                <w:rFonts w:ascii="Times New Roman" w:hAnsi="Times New Roman"/>
                <w:noProof/>
              </w:rPr>
              <w:t>4.5.2.</w:t>
            </w:r>
            <w:r w:rsidRPr="00A33DC7">
              <w:rPr>
                <w:rFonts w:ascii="Times New Roman" w:hAnsi="Times New Roman"/>
                <w:noProof/>
                <w:lang w:val="en-AU" w:eastAsia="en-AU"/>
              </w:rPr>
              <w:tab/>
            </w:r>
            <w:r w:rsidRPr="00A33DC7">
              <w:rPr>
                <w:rStyle w:val="Hyperlink"/>
                <w:rFonts w:ascii="Times New Roman" w:hAnsi="Times New Roman"/>
                <w:noProof/>
              </w:rPr>
              <w:t>Feature Extraction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8</w:t>
            </w:r>
            <w:r w:rsidRPr="00A33DC7">
              <w:rPr>
                <w:rFonts w:ascii="Times New Roman" w:hAnsi="Times New Roman"/>
                <w:noProof/>
                <w:webHidden/>
              </w:rPr>
              <w:fldChar w:fldCharType="end"/>
            </w:r>
          </w:hyperlink>
        </w:p>
        <w:p w14:paraId="612AD5E4" w14:textId="1551555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6" w:history="1">
            <w:r w:rsidRPr="00A33DC7">
              <w:rPr>
                <w:rStyle w:val="Hyperlink"/>
                <w:rFonts w:ascii="Times New Roman" w:hAnsi="Times New Roman"/>
                <w:noProof/>
              </w:rPr>
              <w:t>4.5.3.</w:t>
            </w:r>
            <w:r w:rsidRPr="00A33DC7">
              <w:rPr>
                <w:rFonts w:ascii="Times New Roman" w:hAnsi="Times New Roman"/>
                <w:noProof/>
                <w:lang w:val="en-AU" w:eastAsia="en-AU"/>
              </w:rPr>
              <w:tab/>
            </w:r>
            <w:r w:rsidRPr="00A33DC7">
              <w:rPr>
                <w:rStyle w:val="Hyperlink"/>
                <w:rFonts w:ascii="Times New Roman" w:hAnsi="Times New Roman"/>
                <w:noProof/>
              </w:rPr>
              <w:t>Classification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59</w:t>
            </w:r>
            <w:r w:rsidRPr="00A33DC7">
              <w:rPr>
                <w:rFonts w:ascii="Times New Roman" w:hAnsi="Times New Roman"/>
                <w:noProof/>
                <w:webHidden/>
              </w:rPr>
              <w:fldChar w:fldCharType="end"/>
            </w:r>
          </w:hyperlink>
        </w:p>
        <w:p w14:paraId="435C752D" w14:textId="2B50DAB3"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37" w:history="1">
            <w:r w:rsidRPr="00A33DC7">
              <w:rPr>
                <w:rStyle w:val="Hyperlink"/>
                <w:rFonts w:ascii="Times New Roman" w:hAnsi="Times New Roman"/>
                <w:noProof/>
              </w:rPr>
              <w:t>4.5.4.</w:t>
            </w:r>
            <w:r w:rsidRPr="00A33DC7">
              <w:rPr>
                <w:rFonts w:ascii="Times New Roman" w:hAnsi="Times New Roman"/>
                <w:noProof/>
                <w:lang w:val="en-AU" w:eastAsia="en-AU"/>
              </w:rPr>
              <w:tab/>
            </w:r>
            <w:r w:rsidRPr="00A33DC7">
              <w:rPr>
                <w:rStyle w:val="Hyperlink"/>
                <w:rFonts w:ascii="Times New Roman" w:hAnsi="Times New Roman"/>
                <w:noProof/>
              </w:rPr>
              <w:t>Control Modul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0</w:t>
            </w:r>
            <w:r w:rsidRPr="00A33DC7">
              <w:rPr>
                <w:rFonts w:ascii="Times New Roman" w:hAnsi="Times New Roman"/>
                <w:noProof/>
                <w:webHidden/>
              </w:rPr>
              <w:fldChar w:fldCharType="end"/>
            </w:r>
          </w:hyperlink>
        </w:p>
        <w:p w14:paraId="4D082806" w14:textId="32006530"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8" w:history="1">
            <w:r w:rsidRPr="00A33DC7">
              <w:rPr>
                <w:rStyle w:val="Hyperlink"/>
                <w:rFonts w:ascii="Times New Roman" w:hAnsi="Times New Roman"/>
                <w:noProof/>
              </w:rPr>
              <w:t>4.6.</w:t>
            </w:r>
            <w:r w:rsidRPr="00A33DC7">
              <w:rPr>
                <w:rFonts w:ascii="Times New Roman" w:hAnsi="Times New Roman"/>
                <w:noProof/>
                <w:lang w:val="en-AU" w:eastAsia="en-AU"/>
              </w:rPr>
              <w:tab/>
            </w:r>
            <w:r w:rsidRPr="00A33DC7">
              <w:rPr>
                <w:rStyle w:val="Hyperlink"/>
                <w:rFonts w:ascii="Times New Roman" w:hAnsi="Times New Roman"/>
                <w:noProof/>
              </w:rPr>
              <w:t>3D Printed Prosthetic Ar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1</w:t>
            </w:r>
            <w:r w:rsidRPr="00A33DC7">
              <w:rPr>
                <w:rFonts w:ascii="Times New Roman" w:hAnsi="Times New Roman"/>
                <w:noProof/>
                <w:webHidden/>
              </w:rPr>
              <w:fldChar w:fldCharType="end"/>
            </w:r>
          </w:hyperlink>
        </w:p>
        <w:p w14:paraId="4CF43E81" w14:textId="528005DC" w:rsidR="00A33DC7" w:rsidRPr="00A33DC7" w:rsidRDefault="00A33DC7">
          <w:pPr>
            <w:pStyle w:val="TOC2"/>
            <w:tabs>
              <w:tab w:val="left" w:pos="880"/>
              <w:tab w:val="right" w:leader="dot" w:pos="8755"/>
            </w:tabs>
            <w:rPr>
              <w:rFonts w:ascii="Times New Roman" w:hAnsi="Times New Roman"/>
              <w:noProof/>
              <w:lang w:val="en-AU" w:eastAsia="en-AU"/>
            </w:rPr>
          </w:pPr>
          <w:hyperlink w:anchor="_Toc44059739" w:history="1">
            <w:r w:rsidRPr="00A33DC7">
              <w:rPr>
                <w:rStyle w:val="Hyperlink"/>
                <w:rFonts w:ascii="Times New Roman" w:hAnsi="Times New Roman"/>
                <w:noProof/>
              </w:rPr>
              <w:t>4.7.</w:t>
            </w:r>
            <w:r w:rsidRPr="00A33DC7">
              <w:rPr>
                <w:rFonts w:ascii="Times New Roman" w:hAnsi="Times New Roman"/>
                <w:noProof/>
                <w:lang w:val="en-AU" w:eastAsia="en-AU"/>
              </w:rPr>
              <w:tab/>
            </w:r>
            <w:r w:rsidRPr="00A33DC7">
              <w:rPr>
                <w:rStyle w:val="Hyperlink"/>
                <w:rFonts w:ascii="Times New Roman" w:hAnsi="Times New Roman"/>
                <w:noProof/>
              </w:rPr>
              <w:t>Interim Demonstration Hardware and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3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510EA9E9" w14:textId="50B8BA18"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0" w:history="1">
            <w:r w:rsidRPr="00A33DC7">
              <w:rPr>
                <w:rStyle w:val="Hyperlink"/>
                <w:rFonts w:ascii="Times New Roman" w:hAnsi="Times New Roman"/>
                <w:noProof/>
              </w:rPr>
              <w:t>4.7.1.</w:t>
            </w:r>
            <w:r w:rsidRPr="00A33DC7">
              <w:rPr>
                <w:rFonts w:ascii="Times New Roman" w:hAnsi="Times New Roman"/>
                <w:noProof/>
                <w:lang w:val="en-AU" w:eastAsia="en-AU"/>
              </w:rPr>
              <w:tab/>
            </w:r>
            <w:r w:rsidRPr="00A33DC7">
              <w:rPr>
                <w:rStyle w:val="Hyperlink"/>
                <w:rFonts w:ascii="Times New Roman" w:hAnsi="Times New Roman"/>
                <w:noProof/>
              </w:rPr>
              <w:t>Interim Demonstration App</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3A9941B0" w14:textId="67F983EA"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1" w:history="1">
            <w:r w:rsidRPr="00A33DC7">
              <w:rPr>
                <w:rStyle w:val="Hyperlink"/>
                <w:rFonts w:ascii="Times New Roman" w:hAnsi="Times New Roman"/>
                <w:noProof/>
              </w:rPr>
              <w:t>4.7.2.</w:t>
            </w:r>
            <w:r w:rsidRPr="00A33DC7">
              <w:rPr>
                <w:rFonts w:ascii="Times New Roman" w:hAnsi="Times New Roman"/>
                <w:noProof/>
                <w:lang w:val="en-AU" w:eastAsia="en-AU"/>
              </w:rPr>
              <w:tab/>
            </w:r>
            <w:r w:rsidRPr="00A33DC7">
              <w:rPr>
                <w:rStyle w:val="Hyperlink"/>
                <w:rFonts w:ascii="Times New Roman" w:hAnsi="Times New Roman"/>
                <w:noProof/>
              </w:rPr>
              <w:t>Interim Demonstration Board Hard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4</w:t>
            </w:r>
            <w:r w:rsidRPr="00A33DC7">
              <w:rPr>
                <w:rFonts w:ascii="Times New Roman" w:hAnsi="Times New Roman"/>
                <w:noProof/>
                <w:webHidden/>
              </w:rPr>
              <w:fldChar w:fldCharType="end"/>
            </w:r>
          </w:hyperlink>
        </w:p>
        <w:p w14:paraId="2479C1F3" w14:textId="30F290D9"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2" w:history="1">
            <w:r w:rsidRPr="00A33DC7">
              <w:rPr>
                <w:rStyle w:val="Hyperlink"/>
                <w:rFonts w:ascii="Times New Roman" w:hAnsi="Times New Roman"/>
                <w:noProof/>
              </w:rPr>
              <w:t>4.7.3.</w:t>
            </w:r>
            <w:r w:rsidRPr="00A33DC7">
              <w:rPr>
                <w:rFonts w:ascii="Times New Roman" w:hAnsi="Times New Roman"/>
                <w:noProof/>
                <w:lang w:val="en-AU" w:eastAsia="en-AU"/>
              </w:rPr>
              <w:tab/>
            </w:r>
            <w:r w:rsidRPr="00A33DC7">
              <w:rPr>
                <w:rStyle w:val="Hyperlink"/>
                <w:rFonts w:ascii="Times New Roman" w:hAnsi="Times New Roman"/>
                <w:noProof/>
              </w:rPr>
              <w:t>Interim Demonstration Board Software</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6</w:t>
            </w:r>
            <w:r w:rsidRPr="00A33DC7">
              <w:rPr>
                <w:rFonts w:ascii="Times New Roman" w:hAnsi="Times New Roman"/>
                <w:noProof/>
                <w:webHidden/>
              </w:rPr>
              <w:fldChar w:fldCharType="end"/>
            </w:r>
          </w:hyperlink>
        </w:p>
        <w:p w14:paraId="6E1245EA" w14:textId="24BE432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43" w:history="1">
            <w:r w:rsidRPr="00A33DC7">
              <w:rPr>
                <w:rStyle w:val="Hyperlink"/>
                <w:rFonts w:ascii="Times New Roman" w:hAnsi="Times New Roman"/>
                <w:noProof/>
              </w:rPr>
              <w:t>4.8.</w:t>
            </w:r>
            <w:r w:rsidRPr="00A33DC7">
              <w:rPr>
                <w:rFonts w:ascii="Times New Roman" w:hAnsi="Times New Roman"/>
                <w:noProof/>
                <w:lang w:val="en-AU" w:eastAsia="en-AU"/>
              </w:rPr>
              <w:tab/>
            </w:r>
            <w:r w:rsidRPr="00A33DC7">
              <w:rPr>
                <w:rStyle w:val="Hyperlink"/>
                <w:rFonts w:ascii="Times New Roman" w:hAnsi="Times New Roman"/>
                <w:noProof/>
              </w:rPr>
              <w:t>Modular Biosignal Front End</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68</w:t>
            </w:r>
            <w:r w:rsidRPr="00A33DC7">
              <w:rPr>
                <w:rFonts w:ascii="Times New Roman" w:hAnsi="Times New Roman"/>
                <w:noProof/>
                <w:webHidden/>
              </w:rPr>
              <w:fldChar w:fldCharType="end"/>
            </w:r>
          </w:hyperlink>
        </w:p>
        <w:p w14:paraId="4E111C84" w14:textId="2D8991D4" w:rsidR="00A33DC7" w:rsidRPr="00A33DC7" w:rsidRDefault="00A33DC7">
          <w:pPr>
            <w:pStyle w:val="TOC1"/>
            <w:tabs>
              <w:tab w:val="left" w:pos="440"/>
              <w:tab w:val="right" w:leader="dot" w:pos="8755"/>
            </w:tabs>
            <w:rPr>
              <w:rFonts w:ascii="Times New Roman" w:hAnsi="Times New Roman"/>
              <w:noProof/>
              <w:lang w:val="en-AU" w:eastAsia="en-AU"/>
            </w:rPr>
          </w:pPr>
          <w:hyperlink w:anchor="_Toc44059744" w:history="1">
            <w:r w:rsidRPr="00A33DC7">
              <w:rPr>
                <w:rStyle w:val="Hyperlink"/>
                <w:rFonts w:ascii="Times New Roman" w:hAnsi="Times New Roman"/>
                <w:noProof/>
              </w:rPr>
              <w:t>5.</w:t>
            </w:r>
            <w:r w:rsidRPr="00A33DC7">
              <w:rPr>
                <w:rFonts w:ascii="Times New Roman" w:hAnsi="Times New Roman"/>
                <w:noProof/>
                <w:lang w:val="en-AU" w:eastAsia="en-AU"/>
              </w:rPr>
              <w:tab/>
            </w:r>
            <w:r w:rsidRPr="00A33DC7">
              <w:rPr>
                <w:rStyle w:val="Hyperlink"/>
                <w:rFonts w:ascii="Times New Roman" w:hAnsi="Times New Roman"/>
                <w:noProof/>
              </w:rPr>
              <w:t>System Evaluation</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017FCD32" w14:textId="15B3D29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45" w:history="1">
            <w:r w:rsidRPr="00A33DC7">
              <w:rPr>
                <w:rStyle w:val="Hyperlink"/>
                <w:rFonts w:ascii="Times New Roman" w:hAnsi="Times New Roman"/>
                <w:noProof/>
              </w:rPr>
              <w:t>5.1.</w:t>
            </w:r>
            <w:r w:rsidRPr="00A33DC7">
              <w:rPr>
                <w:rFonts w:ascii="Times New Roman" w:hAnsi="Times New Roman"/>
                <w:noProof/>
                <w:lang w:val="en-AU" w:eastAsia="en-AU"/>
              </w:rPr>
              <w:tab/>
            </w:r>
            <w:r w:rsidRPr="00A33DC7">
              <w:rPr>
                <w:rStyle w:val="Hyperlink"/>
                <w:rFonts w:ascii="Times New Roman" w:hAnsi="Times New Roman"/>
                <w:noProof/>
              </w:rPr>
              <w:t>Testing and Evaluation Processe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1EEFB774" w14:textId="41D1A30B"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6" w:history="1">
            <w:r w:rsidRPr="00A33DC7">
              <w:rPr>
                <w:rStyle w:val="Hyperlink"/>
                <w:rFonts w:ascii="Times New Roman" w:hAnsi="Times New Roman"/>
                <w:noProof/>
              </w:rPr>
              <w:t>5.1.1.</w:t>
            </w:r>
            <w:r w:rsidRPr="00A33DC7">
              <w:rPr>
                <w:rFonts w:ascii="Times New Roman" w:hAnsi="Times New Roman"/>
                <w:noProof/>
                <w:lang w:val="en-AU" w:eastAsia="en-AU"/>
              </w:rPr>
              <w:tab/>
            </w:r>
            <w:r w:rsidRPr="00A33DC7">
              <w:rPr>
                <w:rStyle w:val="Hyperlink"/>
                <w:rFonts w:ascii="Times New Roman" w:hAnsi="Times New Roman"/>
                <w:noProof/>
              </w:rPr>
              <w:t>Functionality Testing of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1</w:t>
            </w:r>
            <w:r w:rsidRPr="00A33DC7">
              <w:rPr>
                <w:rFonts w:ascii="Times New Roman" w:hAnsi="Times New Roman"/>
                <w:noProof/>
                <w:webHidden/>
              </w:rPr>
              <w:fldChar w:fldCharType="end"/>
            </w:r>
          </w:hyperlink>
        </w:p>
        <w:p w14:paraId="6D5DB122" w14:textId="260743B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7" w:history="1">
            <w:r w:rsidRPr="00A33DC7">
              <w:rPr>
                <w:rStyle w:val="Hyperlink"/>
                <w:rFonts w:ascii="Times New Roman" w:hAnsi="Times New Roman"/>
                <w:noProof/>
              </w:rPr>
              <w:t>5.1.2.</w:t>
            </w:r>
            <w:r w:rsidRPr="00A33DC7">
              <w:rPr>
                <w:rFonts w:ascii="Times New Roman" w:hAnsi="Times New Roman"/>
                <w:noProof/>
                <w:lang w:val="en-AU" w:eastAsia="en-AU"/>
              </w:rPr>
              <w:tab/>
            </w:r>
            <w:r w:rsidRPr="00A33DC7">
              <w:rPr>
                <w:rStyle w:val="Hyperlink"/>
                <w:rFonts w:ascii="Times New Roman" w:hAnsi="Times New Roman"/>
                <w:noProof/>
              </w:rPr>
              <w:t>Establishment of the Bluetooth Link</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2</w:t>
            </w:r>
            <w:r w:rsidRPr="00A33DC7">
              <w:rPr>
                <w:rFonts w:ascii="Times New Roman" w:hAnsi="Times New Roman"/>
                <w:noProof/>
                <w:webHidden/>
              </w:rPr>
              <w:fldChar w:fldCharType="end"/>
            </w:r>
          </w:hyperlink>
        </w:p>
        <w:p w14:paraId="3E616272" w14:textId="50145A21"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8" w:history="1">
            <w:r w:rsidRPr="00A33DC7">
              <w:rPr>
                <w:rStyle w:val="Hyperlink"/>
                <w:rFonts w:ascii="Times New Roman" w:hAnsi="Times New Roman"/>
                <w:noProof/>
              </w:rPr>
              <w:t>5.1.3.</w:t>
            </w:r>
            <w:r w:rsidRPr="00A33DC7">
              <w:rPr>
                <w:rFonts w:ascii="Times New Roman" w:hAnsi="Times New Roman"/>
                <w:noProof/>
                <w:lang w:val="en-AU" w:eastAsia="en-AU"/>
              </w:rPr>
              <w:tab/>
            </w:r>
            <w:r w:rsidRPr="00A33DC7">
              <w:rPr>
                <w:rStyle w:val="Hyperlink"/>
                <w:rFonts w:ascii="Times New Roman" w:hAnsi="Times New Roman"/>
                <w:noProof/>
              </w:rPr>
              <w:t>EEG Data Acquisition using the ADS1299</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2</w:t>
            </w:r>
            <w:r w:rsidRPr="00A33DC7">
              <w:rPr>
                <w:rFonts w:ascii="Times New Roman" w:hAnsi="Times New Roman"/>
                <w:noProof/>
                <w:webHidden/>
              </w:rPr>
              <w:fldChar w:fldCharType="end"/>
            </w:r>
          </w:hyperlink>
        </w:p>
        <w:p w14:paraId="390A7FAA" w14:textId="22DB6C8D"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49" w:history="1">
            <w:r w:rsidRPr="00A33DC7">
              <w:rPr>
                <w:rStyle w:val="Hyperlink"/>
                <w:rFonts w:ascii="Times New Roman" w:hAnsi="Times New Roman"/>
                <w:noProof/>
              </w:rPr>
              <w:t>5.1.4.</w:t>
            </w:r>
            <w:r w:rsidRPr="00A33DC7">
              <w:rPr>
                <w:rFonts w:ascii="Times New Roman" w:hAnsi="Times New Roman"/>
                <w:noProof/>
                <w:lang w:val="en-AU" w:eastAsia="en-AU"/>
              </w:rPr>
              <w:tab/>
            </w:r>
            <w:r w:rsidRPr="00A33DC7">
              <w:rPr>
                <w:rStyle w:val="Hyperlink"/>
                <w:rFonts w:ascii="Times New Roman" w:hAnsi="Times New Roman"/>
                <w:noProof/>
              </w:rPr>
              <w:t>Generation of the PWM Control Signal</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4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4</w:t>
            </w:r>
            <w:r w:rsidRPr="00A33DC7">
              <w:rPr>
                <w:rFonts w:ascii="Times New Roman" w:hAnsi="Times New Roman"/>
                <w:noProof/>
                <w:webHidden/>
              </w:rPr>
              <w:fldChar w:fldCharType="end"/>
            </w:r>
          </w:hyperlink>
        </w:p>
        <w:p w14:paraId="62D064D6" w14:textId="6D71AEB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0" w:history="1">
            <w:r w:rsidRPr="00A33DC7">
              <w:rPr>
                <w:rStyle w:val="Hyperlink"/>
                <w:rFonts w:ascii="Times New Roman" w:hAnsi="Times New Roman"/>
                <w:noProof/>
              </w:rPr>
              <w:t>5.1.5.</w:t>
            </w:r>
            <w:r w:rsidRPr="00A33DC7">
              <w:rPr>
                <w:rFonts w:ascii="Times New Roman" w:hAnsi="Times New Roman"/>
                <w:noProof/>
                <w:lang w:val="en-AU" w:eastAsia="en-AU"/>
              </w:rPr>
              <w:tab/>
            </w:r>
            <w:r w:rsidRPr="00A33DC7">
              <w:rPr>
                <w:rStyle w:val="Hyperlink"/>
                <w:rFonts w:ascii="Times New Roman" w:hAnsi="Times New Roman"/>
                <w:noProof/>
              </w:rPr>
              <w:t>Calculating the DC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4</w:t>
            </w:r>
            <w:r w:rsidRPr="00A33DC7">
              <w:rPr>
                <w:rFonts w:ascii="Times New Roman" w:hAnsi="Times New Roman"/>
                <w:noProof/>
                <w:webHidden/>
              </w:rPr>
              <w:fldChar w:fldCharType="end"/>
            </w:r>
          </w:hyperlink>
        </w:p>
        <w:p w14:paraId="6FB95BE7" w14:textId="54D8D07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1" w:history="1">
            <w:r w:rsidRPr="00A33DC7">
              <w:rPr>
                <w:rStyle w:val="Hyperlink"/>
                <w:rFonts w:ascii="Times New Roman" w:hAnsi="Times New Roman"/>
                <w:noProof/>
              </w:rPr>
              <w:t>5.1.6.</w:t>
            </w:r>
            <w:r w:rsidRPr="00A33DC7">
              <w:rPr>
                <w:rFonts w:ascii="Times New Roman" w:hAnsi="Times New Roman"/>
                <w:noProof/>
                <w:lang w:val="en-AU" w:eastAsia="en-AU"/>
              </w:rPr>
              <w:tab/>
            </w:r>
            <w:r w:rsidRPr="00A33DC7">
              <w:rPr>
                <w:rStyle w:val="Hyperlink"/>
                <w:rFonts w:ascii="Times New Roman" w:hAnsi="Times New Roman"/>
                <w:noProof/>
              </w:rPr>
              <w:t>Testing the SV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5</w:t>
            </w:r>
            <w:r w:rsidRPr="00A33DC7">
              <w:rPr>
                <w:rFonts w:ascii="Times New Roman" w:hAnsi="Times New Roman"/>
                <w:noProof/>
                <w:webHidden/>
              </w:rPr>
              <w:fldChar w:fldCharType="end"/>
            </w:r>
          </w:hyperlink>
        </w:p>
        <w:p w14:paraId="350797EB" w14:textId="145F4E4F"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2" w:history="1">
            <w:r w:rsidRPr="00A33DC7">
              <w:rPr>
                <w:rStyle w:val="Hyperlink"/>
                <w:rFonts w:ascii="Times New Roman" w:hAnsi="Times New Roman"/>
                <w:noProof/>
              </w:rPr>
              <w:t>5.1.7.</w:t>
            </w:r>
            <w:r w:rsidRPr="00A33DC7">
              <w:rPr>
                <w:rFonts w:ascii="Times New Roman" w:hAnsi="Times New Roman"/>
                <w:noProof/>
                <w:lang w:val="en-AU" w:eastAsia="en-AU"/>
              </w:rPr>
              <w:tab/>
            </w:r>
            <w:r w:rsidRPr="00A33DC7">
              <w:rPr>
                <w:rStyle w:val="Hyperlink"/>
                <w:rFonts w:ascii="Times New Roman" w:hAnsi="Times New Roman"/>
                <w:noProof/>
              </w:rPr>
              <w:t>Classifying Real Time Dat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7F5BD487" w14:textId="276AB2E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3" w:history="1">
            <w:r w:rsidRPr="00A33DC7">
              <w:rPr>
                <w:rStyle w:val="Hyperlink"/>
                <w:rFonts w:ascii="Times New Roman" w:hAnsi="Times New Roman"/>
                <w:noProof/>
              </w:rPr>
              <w:t>5.1.8.</w:t>
            </w:r>
            <w:r w:rsidRPr="00A33DC7">
              <w:rPr>
                <w:rFonts w:ascii="Times New Roman" w:hAnsi="Times New Roman"/>
                <w:noProof/>
                <w:lang w:val="en-AU" w:eastAsia="en-AU"/>
              </w:rPr>
              <w:tab/>
            </w:r>
            <w:r w:rsidRPr="00A33DC7">
              <w:rPr>
                <w:rStyle w:val="Hyperlink"/>
                <w:rFonts w:ascii="Times New Roman" w:hAnsi="Times New Roman"/>
                <w:noProof/>
              </w:rPr>
              <w:t>All Together Now!</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00F54E29" w14:textId="28F5421A" w:rsidR="00A33DC7" w:rsidRPr="00A33DC7" w:rsidRDefault="00A33DC7">
          <w:pPr>
            <w:pStyle w:val="TOC2"/>
            <w:tabs>
              <w:tab w:val="left" w:pos="880"/>
              <w:tab w:val="right" w:leader="dot" w:pos="8755"/>
            </w:tabs>
            <w:rPr>
              <w:rFonts w:ascii="Times New Roman" w:hAnsi="Times New Roman"/>
              <w:noProof/>
              <w:lang w:val="en-AU" w:eastAsia="en-AU"/>
            </w:rPr>
          </w:pPr>
          <w:hyperlink w:anchor="_Toc44059754" w:history="1">
            <w:r w:rsidRPr="00A33DC7">
              <w:rPr>
                <w:rStyle w:val="Hyperlink"/>
                <w:rFonts w:ascii="Times New Roman" w:hAnsi="Times New Roman"/>
                <w:noProof/>
              </w:rPr>
              <w:t>5.2.</w:t>
            </w:r>
            <w:r w:rsidRPr="00A33DC7">
              <w:rPr>
                <w:rFonts w:ascii="Times New Roman" w:hAnsi="Times New Roman"/>
                <w:noProof/>
                <w:lang w:val="en-AU" w:eastAsia="en-AU"/>
              </w:rPr>
              <w:tab/>
            </w:r>
            <w:r w:rsidRPr="00A33DC7">
              <w:rPr>
                <w:rStyle w:val="Hyperlink"/>
                <w:rFonts w:ascii="Times New Roman" w:hAnsi="Times New Roman"/>
                <w:noProof/>
              </w:rPr>
              <w:t>Generating Classifier Training Data</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5DC42BF9" w14:textId="64B2589D"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5" w:history="1">
            <w:r w:rsidRPr="00A33DC7">
              <w:rPr>
                <w:rStyle w:val="Hyperlink"/>
                <w:rFonts w:ascii="Times New Roman" w:hAnsi="Times New Roman"/>
                <w:noProof/>
              </w:rPr>
              <w:t>5.2.1.</w:t>
            </w:r>
            <w:r w:rsidRPr="00A33DC7">
              <w:rPr>
                <w:rFonts w:ascii="Times New Roman" w:hAnsi="Times New Roman"/>
                <w:noProof/>
                <w:lang w:val="en-AU" w:eastAsia="en-AU"/>
              </w:rPr>
              <w:tab/>
            </w:r>
            <w:r w:rsidRPr="00A33DC7">
              <w:rPr>
                <w:rStyle w:val="Hyperlink"/>
                <w:rFonts w:ascii="Times New Roman" w:hAnsi="Times New Roman"/>
                <w:noProof/>
              </w:rPr>
              <w:t>Training Data Acquisition Setup</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49D7C853" w14:textId="419E6FCC"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6" w:history="1">
            <w:r w:rsidRPr="00A33DC7">
              <w:rPr>
                <w:rStyle w:val="Hyperlink"/>
                <w:rFonts w:ascii="Times New Roman" w:hAnsi="Times New Roman"/>
                <w:noProof/>
              </w:rPr>
              <w:t>5.2.2.</w:t>
            </w:r>
            <w:r w:rsidRPr="00A33DC7">
              <w:rPr>
                <w:rFonts w:ascii="Times New Roman" w:hAnsi="Times New Roman"/>
                <w:noProof/>
                <w:lang w:val="en-AU" w:eastAsia="en-AU"/>
              </w:rPr>
              <w:tab/>
            </w:r>
            <w:r w:rsidRPr="00A33DC7">
              <w:rPr>
                <w:rStyle w:val="Hyperlink"/>
                <w:rFonts w:ascii="Times New Roman" w:hAnsi="Times New Roman"/>
                <w:noProof/>
              </w:rPr>
              <w:t>Training Paradigm</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6</w:t>
            </w:r>
            <w:r w:rsidRPr="00A33DC7">
              <w:rPr>
                <w:rFonts w:ascii="Times New Roman" w:hAnsi="Times New Roman"/>
                <w:noProof/>
                <w:webHidden/>
              </w:rPr>
              <w:fldChar w:fldCharType="end"/>
            </w:r>
          </w:hyperlink>
        </w:p>
        <w:p w14:paraId="762CE76C" w14:textId="3823399E" w:rsidR="00A33DC7" w:rsidRPr="00A33DC7" w:rsidRDefault="00A33DC7">
          <w:pPr>
            <w:pStyle w:val="TOC3"/>
            <w:tabs>
              <w:tab w:val="left" w:pos="1320"/>
              <w:tab w:val="right" w:leader="dot" w:pos="8755"/>
            </w:tabs>
            <w:rPr>
              <w:rFonts w:ascii="Times New Roman" w:hAnsi="Times New Roman"/>
              <w:noProof/>
              <w:lang w:val="en-AU" w:eastAsia="en-AU"/>
            </w:rPr>
          </w:pPr>
          <w:hyperlink w:anchor="_Toc44059757" w:history="1">
            <w:r w:rsidRPr="00A33DC7">
              <w:rPr>
                <w:rStyle w:val="Hyperlink"/>
                <w:rFonts w:ascii="Times New Roman" w:hAnsi="Times New Roman"/>
                <w:noProof/>
              </w:rPr>
              <w:t>5.2.3.</w:t>
            </w:r>
            <w:r w:rsidRPr="00A33DC7">
              <w:rPr>
                <w:rFonts w:ascii="Times New Roman" w:hAnsi="Times New Roman"/>
                <w:noProof/>
                <w:lang w:val="en-AU" w:eastAsia="en-AU"/>
              </w:rPr>
              <w:tab/>
            </w:r>
            <w:r w:rsidRPr="00A33DC7">
              <w:rPr>
                <w:rStyle w:val="Hyperlink"/>
                <w:rFonts w:ascii="Times New Roman" w:hAnsi="Times New Roman"/>
                <w:noProof/>
              </w:rPr>
              <w:t>Training Result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7</w:t>
            </w:r>
            <w:r w:rsidRPr="00A33DC7">
              <w:rPr>
                <w:rFonts w:ascii="Times New Roman" w:hAnsi="Times New Roman"/>
                <w:noProof/>
                <w:webHidden/>
              </w:rPr>
              <w:fldChar w:fldCharType="end"/>
            </w:r>
          </w:hyperlink>
        </w:p>
        <w:p w14:paraId="33B7212E" w14:textId="7D1C591B" w:rsidR="00A33DC7" w:rsidRPr="00A33DC7" w:rsidRDefault="00A33DC7">
          <w:pPr>
            <w:pStyle w:val="TOC1"/>
            <w:tabs>
              <w:tab w:val="left" w:pos="440"/>
              <w:tab w:val="right" w:leader="dot" w:pos="8755"/>
            </w:tabs>
            <w:rPr>
              <w:rFonts w:ascii="Times New Roman" w:hAnsi="Times New Roman"/>
              <w:noProof/>
              <w:lang w:val="en-AU" w:eastAsia="en-AU"/>
            </w:rPr>
          </w:pPr>
          <w:hyperlink w:anchor="_Toc44059758" w:history="1">
            <w:r w:rsidRPr="00A33DC7">
              <w:rPr>
                <w:rStyle w:val="Hyperlink"/>
                <w:rFonts w:ascii="Times New Roman" w:hAnsi="Times New Roman"/>
                <w:noProof/>
              </w:rPr>
              <w:t>6.</w:t>
            </w:r>
            <w:r w:rsidRPr="00A33DC7">
              <w:rPr>
                <w:rFonts w:ascii="Times New Roman" w:hAnsi="Times New Roman"/>
                <w:noProof/>
                <w:lang w:val="en-AU" w:eastAsia="en-AU"/>
              </w:rPr>
              <w:tab/>
            </w:r>
            <w:r w:rsidRPr="00A33DC7">
              <w:rPr>
                <w:rStyle w:val="Hyperlink"/>
                <w:rFonts w:ascii="Times New Roman" w:hAnsi="Times New Roman"/>
                <w:noProof/>
              </w:rPr>
              <w:t>Conclusions and Future Work</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9</w:t>
            </w:r>
            <w:r w:rsidRPr="00A33DC7">
              <w:rPr>
                <w:rFonts w:ascii="Times New Roman" w:hAnsi="Times New Roman"/>
                <w:noProof/>
                <w:webHidden/>
              </w:rPr>
              <w:fldChar w:fldCharType="end"/>
            </w:r>
          </w:hyperlink>
        </w:p>
        <w:p w14:paraId="1380C0CC" w14:textId="09DAAC5F" w:rsidR="00A33DC7" w:rsidRPr="00A33DC7" w:rsidRDefault="00A33DC7">
          <w:pPr>
            <w:pStyle w:val="TOC2"/>
            <w:tabs>
              <w:tab w:val="left" w:pos="880"/>
              <w:tab w:val="right" w:leader="dot" w:pos="8755"/>
            </w:tabs>
            <w:rPr>
              <w:rFonts w:ascii="Times New Roman" w:hAnsi="Times New Roman"/>
              <w:noProof/>
              <w:lang w:val="en-AU" w:eastAsia="en-AU"/>
            </w:rPr>
          </w:pPr>
          <w:hyperlink w:anchor="_Toc44059759" w:history="1">
            <w:r w:rsidRPr="00A33DC7">
              <w:rPr>
                <w:rStyle w:val="Hyperlink"/>
                <w:rFonts w:ascii="Times New Roman" w:hAnsi="Times New Roman"/>
                <w:noProof/>
              </w:rPr>
              <w:t>6.1.</w:t>
            </w:r>
            <w:r w:rsidRPr="00A33DC7">
              <w:rPr>
                <w:rFonts w:ascii="Times New Roman" w:hAnsi="Times New Roman"/>
                <w:noProof/>
                <w:lang w:val="en-AU" w:eastAsia="en-AU"/>
              </w:rPr>
              <w:tab/>
            </w:r>
            <w:r w:rsidRPr="00A33DC7">
              <w:rPr>
                <w:rStyle w:val="Hyperlink"/>
                <w:rFonts w:ascii="Times New Roman" w:hAnsi="Times New Roman"/>
                <w:noProof/>
              </w:rPr>
              <w:t>Software Expans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5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79</w:t>
            </w:r>
            <w:r w:rsidRPr="00A33DC7">
              <w:rPr>
                <w:rFonts w:ascii="Times New Roman" w:hAnsi="Times New Roman"/>
                <w:noProof/>
                <w:webHidden/>
              </w:rPr>
              <w:fldChar w:fldCharType="end"/>
            </w:r>
          </w:hyperlink>
        </w:p>
        <w:p w14:paraId="4D7118D7" w14:textId="7713E435" w:rsidR="00A33DC7" w:rsidRPr="00A33DC7" w:rsidRDefault="00A33DC7">
          <w:pPr>
            <w:pStyle w:val="TOC2"/>
            <w:tabs>
              <w:tab w:val="left" w:pos="880"/>
              <w:tab w:val="right" w:leader="dot" w:pos="8755"/>
            </w:tabs>
            <w:rPr>
              <w:rFonts w:ascii="Times New Roman" w:hAnsi="Times New Roman"/>
              <w:noProof/>
              <w:lang w:val="en-AU" w:eastAsia="en-AU"/>
            </w:rPr>
          </w:pPr>
          <w:hyperlink w:anchor="_Toc44059760" w:history="1">
            <w:r w:rsidRPr="00A33DC7">
              <w:rPr>
                <w:rStyle w:val="Hyperlink"/>
                <w:rFonts w:ascii="Times New Roman" w:hAnsi="Times New Roman"/>
                <w:noProof/>
              </w:rPr>
              <w:t>6.2.</w:t>
            </w:r>
            <w:r w:rsidRPr="00A33DC7">
              <w:rPr>
                <w:rFonts w:ascii="Times New Roman" w:hAnsi="Times New Roman"/>
                <w:noProof/>
                <w:lang w:val="en-AU" w:eastAsia="en-AU"/>
              </w:rPr>
              <w:tab/>
            </w:r>
            <w:r w:rsidRPr="00A33DC7">
              <w:rPr>
                <w:rStyle w:val="Hyperlink"/>
                <w:rFonts w:ascii="Times New Roman" w:hAnsi="Times New Roman"/>
                <w:noProof/>
              </w:rPr>
              <w:t>Hardware Expansions</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0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0</w:t>
            </w:r>
            <w:r w:rsidRPr="00A33DC7">
              <w:rPr>
                <w:rFonts w:ascii="Times New Roman" w:hAnsi="Times New Roman"/>
                <w:noProof/>
                <w:webHidden/>
              </w:rPr>
              <w:fldChar w:fldCharType="end"/>
            </w:r>
          </w:hyperlink>
        </w:p>
        <w:p w14:paraId="06D2DBEE" w14:textId="540532C5" w:rsidR="00A33DC7" w:rsidRPr="00A33DC7" w:rsidRDefault="00A33DC7">
          <w:pPr>
            <w:pStyle w:val="TOC1"/>
            <w:tabs>
              <w:tab w:val="left" w:pos="440"/>
              <w:tab w:val="right" w:leader="dot" w:pos="8755"/>
            </w:tabs>
            <w:rPr>
              <w:rFonts w:ascii="Times New Roman" w:hAnsi="Times New Roman"/>
              <w:noProof/>
              <w:lang w:val="en-AU" w:eastAsia="en-AU"/>
            </w:rPr>
          </w:pPr>
          <w:hyperlink w:anchor="_Toc44059761" w:history="1">
            <w:r w:rsidRPr="00A33DC7">
              <w:rPr>
                <w:rStyle w:val="Hyperlink"/>
                <w:rFonts w:ascii="Times New Roman" w:hAnsi="Times New Roman"/>
                <w:noProof/>
              </w:rPr>
              <w:t>7.</w:t>
            </w:r>
            <w:r w:rsidRPr="00A33DC7">
              <w:rPr>
                <w:rFonts w:ascii="Times New Roman" w:hAnsi="Times New Roman"/>
                <w:noProof/>
                <w:lang w:val="en-AU" w:eastAsia="en-AU"/>
              </w:rPr>
              <w:tab/>
            </w:r>
            <w:r w:rsidRPr="00A33DC7">
              <w:rPr>
                <w:rStyle w:val="Hyperlink"/>
                <w:rFonts w:ascii="Times New Roman" w:hAnsi="Times New Roman"/>
                <w:noProof/>
              </w:rPr>
              <w:t>Reference List</w:t>
            </w:r>
            <w:r w:rsidRPr="00A33DC7">
              <w:rPr>
                <w:rFonts w:ascii="Times New Roman" w:hAnsi="Times New Roman"/>
                <w:noProof/>
                <w:webHidden/>
              </w:rPr>
              <w:tab/>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1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82</w:t>
            </w:r>
            <w:r w:rsidRPr="00A33DC7">
              <w:rPr>
                <w:rFonts w:ascii="Times New Roman" w:hAnsi="Times New Roman"/>
                <w:noProof/>
                <w:webHidden/>
              </w:rPr>
              <w:fldChar w:fldCharType="end"/>
            </w:r>
          </w:hyperlink>
        </w:p>
        <w:p w14:paraId="624BFB8C" w14:textId="6042C4D2" w:rsidR="00A33DC7" w:rsidRPr="00A33DC7" w:rsidRDefault="00A33DC7">
          <w:pPr>
            <w:pStyle w:val="TOC1"/>
            <w:tabs>
              <w:tab w:val="right" w:leader="dot" w:pos="8755"/>
            </w:tabs>
            <w:rPr>
              <w:rFonts w:ascii="Times New Roman" w:hAnsi="Times New Roman"/>
              <w:noProof/>
              <w:lang w:val="en-AU" w:eastAsia="en-AU"/>
            </w:rPr>
          </w:pPr>
          <w:hyperlink w:anchor="_Toc44059762" w:history="1">
            <w:r w:rsidRPr="00A33DC7">
              <w:rPr>
                <w:rStyle w:val="Hyperlink"/>
                <w:rFonts w:ascii="Times New Roman" w:hAnsi="Times New Roman"/>
                <w:noProof/>
              </w:rPr>
              <w:t>Appendix A – Data Acquisition System Schematic</w:t>
            </w:r>
            <w:r w:rsidRPr="00A33DC7">
              <w:rPr>
                <w:rFonts w:ascii="Times New Roman" w:hAnsi="Times New Roman"/>
                <w:noProof/>
                <w:webHidden/>
              </w:rPr>
              <w:tab/>
            </w:r>
            <w:r>
              <w:rPr>
                <w:rFonts w:ascii="Times New Roman" w:hAnsi="Times New Roman"/>
                <w:noProof/>
                <w:webHidden/>
              </w:rPr>
              <w:t>A-</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2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7FE0BA5" w14:textId="2D34A699" w:rsidR="00A33DC7" w:rsidRPr="00A33DC7" w:rsidRDefault="00A33DC7">
          <w:pPr>
            <w:pStyle w:val="TOC1"/>
            <w:tabs>
              <w:tab w:val="right" w:leader="dot" w:pos="8755"/>
            </w:tabs>
            <w:rPr>
              <w:rFonts w:ascii="Times New Roman" w:hAnsi="Times New Roman"/>
              <w:noProof/>
              <w:lang w:val="en-AU" w:eastAsia="en-AU"/>
            </w:rPr>
          </w:pPr>
          <w:hyperlink w:anchor="_Toc44059763" w:history="1">
            <w:r w:rsidRPr="00A33DC7">
              <w:rPr>
                <w:rStyle w:val="Hyperlink"/>
                <w:rFonts w:ascii="Times New Roman" w:hAnsi="Times New Roman"/>
                <w:noProof/>
              </w:rPr>
              <w:t>Appendix B – Data Acquisition System Gerber Files</w:t>
            </w:r>
            <w:r w:rsidRPr="00A33DC7">
              <w:rPr>
                <w:rFonts w:ascii="Times New Roman" w:hAnsi="Times New Roman"/>
                <w:noProof/>
                <w:webHidden/>
              </w:rPr>
              <w:tab/>
            </w:r>
            <w:r>
              <w:rPr>
                <w:rFonts w:ascii="Times New Roman" w:hAnsi="Times New Roman"/>
                <w:noProof/>
                <w:webHidden/>
              </w:rPr>
              <w:t>B-</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3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8116DFF" w14:textId="790CD5A2" w:rsidR="00A33DC7" w:rsidRPr="00A33DC7" w:rsidRDefault="00A33DC7">
          <w:pPr>
            <w:pStyle w:val="TOC1"/>
            <w:tabs>
              <w:tab w:val="right" w:leader="dot" w:pos="8755"/>
            </w:tabs>
            <w:rPr>
              <w:rFonts w:ascii="Times New Roman" w:hAnsi="Times New Roman"/>
              <w:noProof/>
              <w:lang w:val="en-AU" w:eastAsia="en-AU"/>
            </w:rPr>
          </w:pPr>
          <w:hyperlink w:anchor="_Toc44059764" w:history="1">
            <w:r w:rsidRPr="00A33DC7">
              <w:rPr>
                <w:rStyle w:val="Hyperlink"/>
                <w:rFonts w:ascii="Times New Roman" w:hAnsi="Times New Roman"/>
                <w:noProof/>
              </w:rPr>
              <w:t>Appendix C – Data Acquisition Board Bill of Materials</w:t>
            </w:r>
            <w:r w:rsidRPr="00A33DC7">
              <w:rPr>
                <w:rFonts w:ascii="Times New Roman" w:hAnsi="Times New Roman"/>
                <w:noProof/>
                <w:webHidden/>
              </w:rPr>
              <w:tab/>
            </w:r>
            <w:r>
              <w:rPr>
                <w:rFonts w:ascii="Times New Roman" w:hAnsi="Times New Roman"/>
                <w:noProof/>
                <w:webHidden/>
              </w:rPr>
              <w:t>C-</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4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FB573D4" w14:textId="6F38B5AD" w:rsidR="00A33DC7" w:rsidRPr="00A33DC7" w:rsidRDefault="00A33DC7">
          <w:pPr>
            <w:pStyle w:val="TOC1"/>
            <w:tabs>
              <w:tab w:val="right" w:leader="dot" w:pos="8755"/>
            </w:tabs>
            <w:rPr>
              <w:rFonts w:ascii="Times New Roman" w:hAnsi="Times New Roman"/>
              <w:noProof/>
              <w:lang w:val="en-AU" w:eastAsia="en-AU"/>
            </w:rPr>
          </w:pPr>
          <w:hyperlink w:anchor="_Toc44059765" w:history="1">
            <w:r w:rsidRPr="00A33DC7">
              <w:rPr>
                <w:rStyle w:val="Hyperlink"/>
                <w:rFonts w:ascii="Times New Roman" w:hAnsi="Times New Roman"/>
                <w:noProof/>
              </w:rPr>
              <w:t>Appendix D – Data Acquisition Software Documentation Excerpt</w:t>
            </w:r>
            <w:r w:rsidRPr="00A33DC7">
              <w:rPr>
                <w:rFonts w:ascii="Times New Roman" w:hAnsi="Times New Roman"/>
                <w:noProof/>
                <w:webHidden/>
              </w:rPr>
              <w:tab/>
            </w:r>
            <w:r>
              <w:rPr>
                <w:rFonts w:ascii="Times New Roman" w:hAnsi="Times New Roman"/>
                <w:noProof/>
                <w:webHidden/>
              </w:rPr>
              <w:t>D-</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5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F295B98" w14:textId="78DBD93F" w:rsidR="00A33DC7" w:rsidRPr="00A33DC7" w:rsidRDefault="00A33DC7">
          <w:pPr>
            <w:pStyle w:val="TOC1"/>
            <w:tabs>
              <w:tab w:val="right" w:leader="dot" w:pos="8755"/>
            </w:tabs>
            <w:rPr>
              <w:rFonts w:ascii="Times New Roman" w:hAnsi="Times New Roman"/>
              <w:noProof/>
              <w:lang w:val="en-AU" w:eastAsia="en-AU"/>
            </w:rPr>
          </w:pPr>
          <w:hyperlink w:anchor="_Toc44059766" w:history="1">
            <w:r w:rsidRPr="00A33DC7">
              <w:rPr>
                <w:rStyle w:val="Hyperlink"/>
                <w:rFonts w:ascii="Times New Roman" w:hAnsi="Times New Roman"/>
                <w:noProof/>
              </w:rPr>
              <w:t>Appendix E – Classification and Control Board Schematic</w:t>
            </w:r>
            <w:r w:rsidRPr="00A33DC7">
              <w:rPr>
                <w:rFonts w:ascii="Times New Roman" w:hAnsi="Times New Roman"/>
                <w:noProof/>
                <w:webHidden/>
              </w:rPr>
              <w:tab/>
            </w:r>
            <w:r>
              <w:rPr>
                <w:rFonts w:ascii="Times New Roman" w:hAnsi="Times New Roman"/>
                <w:noProof/>
                <w:webHidden/>
              </w:rPr>
              <w:t>E-</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6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40AB85F3" w14:textId="604E836E" w:rsidR="00A33DC7" w:rsidRPr="00A33DC7" w:rsidRDefault="00A33DC7">
          <w:pPr>
            <w:pStyle w:val="TOC1"/>
            <w:tabs>
              <w:tab w:val="right" w:leader="dot" w:pos="8755"/>
            </w:tabs>
            <w:rPr>
              <w:rFonts w:ascii="Times New Roman" w:hAnsi="Times New Roman"/>
              <w:noProof/>
              <w:lang w:val="en-AU" w:eastAsia="en-AU"/>
            </w:rPr>
          </w:pPr>
          <w:hyperlink w:anchor="_Toc44059767" w:history="1">
            <w:r w:rsidRPr="00A33DC7">
              <w:rPr>
                <w:rStyle w:val="Hyperlink"/>
                <w:rFonts w:ascii="Times New Roman" w:hAnsi="Times New Roman"/>
                <w:noProof/>
              </w:rPr>
              <w:t>Appendix F – Classification and Control Board Gerber Files</w:t>
            </w:r>
            <w:r w:rsidRPr="00A33DC7">
              <w:rPr>
                <w:rFonts w:ascii="Times New Roman" w:hAnsi="Times New Roman"/>
                <w:noProof/>
                <w:webHidden/>
              </w:rPr>
              <w:tab/>
            </w:r>
            <w:r>
              <w:rPr>
                <w:rFonts w:ascii="Times New Roman" w:hAnsi="Times New Roman"/>
                <w:noProof/>
                <w:webHidden/>
              </w:rPr>
              <w:t>F-</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7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0F3E89CE" w14:textId="240C00C5" w:rsidR="00A33DC7" w:rsidRPr="00A33DC7" w:rsidRDefault="00A33DC7">
          <w:pPr>
            <w:pStyle w:val="TOC1"/>
            <w:tabs>
              <w:tab w:val="right" w:leader="dot" w:pos="8755"/>
            </w:tabs>
            <w:rPr>
              <w:rFonts w:ascii="Times New Roman" w:hAnsi="Times New Roman"/>
              <w:noProof/>
              <w:lang w:val="en-AU" w:eastAsia="en-AU"/>
            </w:rPr>
          </w:pPr>
          <w:hyperlink w:anchor="_Toc44059768" w:history="1">
            <w:r w:rsidRPr="00A33DC7">
              <w:rPr>
                <w:rStyle w:val="Hyperlink"/>
                <w:rFonts w:ascii="Times New Roman" w:hAnsi="Times New Roman"/>
                <w:noProof/>
              </w:rPr>
              <w:t>Appendix G – Classification and Control Board Bill of Materials</w:t>
            </w:r>
            <w:r w:rsidRPr="00A33DC7">
              <w:rPr>
                <w:rFonts w:ascii="Times New Roman" w:hAnsi="Times New Roman"/>
                <w:noProof/>
                <w:webHidden/>
              </w:rPr>
              <w:tab/>
            </w:r>
            <w:r>
              <w:rPr>
                <w:rFonts w:ascii="Times New Roman" w:hAnsi="Times New Roman"/>
                <w:noProof/>
                <w:webHidden/>
              </w:rPr>
              <w:t>G-</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8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6D396519" w14:textId="6CB38E33" w:rsidR="00A33DC7" w:rsidRPr="00A33DC7" w:rsidRDefault="00A33DC7">
          <w:pPr>
            <w:pStyle w:val="TOC1"/>
            <w:tabs>
              <w:tab w:val="right" w:leader="dot" w:pos="8755"/>
            </w:tabs>
            <w:rPr>
              <w:rFonts w:ascii="Times New Roman" w:hAnsi="Times New Roman"/>
              <w:noProof/>
              <w:lang w:val="en-AU" w:eastAsia="en-AU"/>
            </w:rPr>
          </w:pPr>
          <w:hyperlink w:anchor="_Toc44059769" w:history="1">
            <w:r w:rsidRPr="00A33DC7">
              <w:rPr>
                <w:rStyle w:val="Hyperlink"/>
                <w:rFonts w:ascii="Times New Roman" w:hAnsi="Times New Roman"/>
                <w:noProof/>
              </w:rPr>
              <w:t>Appendix H – Mock MENG3800 Project Description (Based on 2018 ENGG3850 Project List [134])</w:t>
            </w:r>
            <w:r w:rsidRPr="00A33DC7">
              <w:rPr>
                <w:rFonts w:ascii="Times New Roman" w:hAnsi="Times New Roman"/>
                <w:noProof/>
                <w:webHidden/>
              </w:rPr>
              <w:tab/>
            </w:r>
            <w:r>
              <w:rPr>
                <w:rFonts w:ascii="Times New Roman" w:hAnsi="Times New Roman"/>
                <w:noProof/>
                <w:webHidden/>
              </w:rPr>
              <w:t>H-</w:t>
            </w:r>
            <w:r w:rsidRPr="00A33DC7">
              <w:rPr>
                <w:rFonts w:ascii="Times New Roman" w:hAnsi="Times New Roman"/>
                <w:noProof/>
                <w:webHidden/>
              </w:rPr>
              <w:fldChar w:fldCharType="begin"/>
            </w:r>
            <w:r w:rsidRPr="00A33DC7">
              <w:rPr>
                <w:rFonts w:ascii="Times New Roman" w:hAnsi="Times New Roman"/>
                <w:noProof/>
                <w:webHidden/>
              </w:rPr>
              <w:instrText xml:space="preserve"> PAGEREF _Toc44059769 \h </w:instrText>
            </w:r>
            <w:r w:rsidRPr="00A33DC7">
              <w:rPr>
                <w:rFonts w:ascii="Times New Roman" w:hAnsi="Times New Roman"/>
                <w:noProof/>
                <w:webHidden/>
              </w:rPr>
            </w:r>
            <w:r w:rsidRPr="00A33DC7">
              <w:rPr>
                <w:rFonts w:ascii="Times New Roman" w:hAnsi="Times New Roman"/>
                <w:noProof/>
                <w:webHidden/>
              </w:rPr>
              <w:fldChar w:fldCharType="separate"/>
            </w:r>
            <w:r w:rsidR="001D1510">
              <w:rPr>
                <w:rFonts w:ascii="Times New Roman" w:hAnsi="Times New Roman"/>
                <w:noProof/>
                <w:webHidden/>
              </w:rPr>
              <w:t>1</w:t>
            </w:r>
            <w:r w:rsidRPr="00A33DC7">
              <w:rPr>
                <w:rFonts w:ascii="Times New Roman" w:hAnsi="Times New Roman"/>
                <w:noProof/>
                <w:webHidden/>
              </w:rPr>
              <w:fldChar w:fldCharType="end"/>
            </w:r>
          </w:hyperlink>
        </w:p>
        <w:p w14:paraId="11C5EF87" w14:textId="4DE851F0" w:rsidR="00490097" w:rsidRDefault="00490097" w:rsidP="00F22202">
          <w:pPr>
            <w:spacing w:line="276" w:lineRule="auto"/>
          </w:pPr>
          <w:r w:rsidRPr="00A33DC7">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7" w:name="_Toc44059691"/>
      <w:r>
        <w:lastRenderedPageBreak/>
        <w:t>Nomenclature</w:t>
      </w:r>
      <w:r w:rsidR="00224580">
        <w:t xml:space="preserve"> &lt;</w:t>
      </w:r>
      <w:r w:rsidR="00224580" w:rsidRPr="00224580">
        <w:rPr>
          <w:highlight w:val="yellow"/>
        </w:rPr>
        <w:t>NEEDS UPDATE</w:t>
      </w:r>
      <w:r w:rsidR="00224580">
        <w:t>&gt;</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DF0EA7" w14:paraId="017F060C" w14:textId="77777777" w:rsidTr="00C05944">
        <w:tc>
          <w:tcPr>
            <w:tcW w:w="1800" w:type="dxa"/>
          </w:tcPr>
          <w:p w14:paraId="4B95FAB5" w14:textId="09E7614D" w:rsidR="00DF0EA7" w:rsidRDefault="00DF0EA7" w:rsidP="00B83749">
            <w:pPr>
              <w:spacing w:line="276" w:lineRule="auto"/>
              <w:ind w:left="-109"/>
            </w:pPr>
            <w:r>
              <w:t>BOOTx</w:t>
            </w:r>
          </w:p>
        </w:tc>
        <w:tc>
          <w:tcPr>
            <w:tcW w:w="6963" w:type="dxa"/>
          </w:tcPr>
          <w:p w14:paraId="53BFD5EF" w14:textId="4868E312" w:rsidR="00DF0EA7" w:rsidRDefault="00DF0EA7" w:rsidP="00B83749">
            <w:pPr>
              <w:spacing w:line="276" w:lineRule="auto"/>
            </w:pPr>
            <w:r>
              <w:t>STM32 Bootloader Configuration Pins</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A275C" w14:paraId="6A30F94E" w14:textId="77777777" w:rsidTr="00C05944">
        <w:tc>
          <w:tcPr>
            <w:tcW w:w="1800" w:type="dxa"/>
          </w:tcPr>
          <w:p w14:paraId="25F9D128" w14:textId="63FDB9DE" w:rsidR="00CA275C" w:rsidRDefault="00CA275C" w:rsidP="00B83749">
            <w:pPr>
              <w:spacing w:line="276" w:lineRule="auto"/>
              <w:ind w:left="-109"/>
            </w:pPr>
            <w:r>
              <w:t>DMA</w:t>
            </w:r>
          </w:p>
        </w:tc>
        <w:tc>
          <w:tcPr>
            <w:tcW w:w="6963" w:type="dxa"/>
          </w:tcPr>
          <w:p w14:paraId="7BD9B63B" w14:textId="2833B122" w:rsidR="00CA275C" w:rsidRDefault="00CA275C" w:rsidP="00B83749">
            <w:pPr>
              <w:spacing w:line="276" w:lineRule="auto"/>
            </w:pPr>
            <w:r>
              <w:t xml:space="preserve">Direct Memory </w:t>
            </w:r>
            <w:r w:rsidR="00A9742F">
              <w:t>Access</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043DA3F0" w:rsidR="00C05944" w:rsidRPr="006B3048" w:rsidRDefault="006B3048" w:rsidP="00B83749">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C05944" w:rsidRDefault="00C05944" w:rsidP="00B83749">
            <w:pPr>
              <w:tabs>
                <w:tab w:val="left" w:pos="4157"/>
              </w:tabs>
              <w:spacing w:line="276" w:lineRule="auto"/>
            </w:pPr>
            <w:r>
              <w:t>ADS1299 Data Ready Pin</w:t>
            </w:r>
            <w:r w:rsidR="006B3048">
              <w:t>. Active Low.</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94AC1" w14:paraId="2192B3C6" w14:textId="77777777" w:rsidTr="00C05944">
        <w:tc>
          <w:tcPr>
            <w:tcW w:w="1800" w:type="dxa"/>
          </w:tcPr>
          <w:p w14:paraId="4F0A8DD3" w14:textId="1EC05ABB" w:rsidR="00C94AC1" w:rsidRDefault="00C94AC1" w:rsidP="00B83749">
            <w:pPr>
              <w:spacing w:line="276" w:lineRule="auto"/>
              <w:ind w:left="-109"/>
            </w:pPr>
            <w:r>
              <w:t>EMG</w:t>
            </w:r>
          </w:p>
        </w:tc>
        <w:tc>
          <w:tcPr>
            <w:tcW w:w="6963" w:type="dxa"/>
          </w:tcPr>
          <w:p w14:paraId="62EFB8D5" w14:textId="0271612C" w:rsidR="00C94AC1" w:rsidRDefault="00C94AC1" w:rsidP="00B83749">
            <w:pPr>
              <w:spacing w:line="276" w:lineRule="auto"/>
            </w:pPr>
            <w:r>
              <w:t>Electromy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F35954" w14:paraId="425741BD" w14:textId="77777777" w:rsidTr="00C05944">
        <w:tc>
          <w:tcPr>
            <w:tcW w:w="1800" w:type="dxa"/>
          </w:tcPr>
          <w:p w14:paraId="611F57FA" w14:textId="75143459" w:rsidR="00F35954" w:rsidRDefault="00F35954" w:rsidP="00B83749">
            <w:pPr>
              <w:spacing w:line="276" w:lineRule="auto"/>
              <w:ind w:left="-109"/>
            </w:pPr>
            <w:r>
              <w:t>ESR</w:t>
            </w:r>
          </w:p>
        </w:tc>
        <w:tc>
          <w:tcPr>
            <w:tcW w:w="6963" w:type="dxa"/>
          </w:tcPr>
          <w:p w14:paraId="0A7EED03" w14:textId="3459ABDC" w:rsidR="00F35954" w:rsidRDefault="00F35954" w:rsidP="00B83749">
            <w:pPr>
              <w:spacing w:line="276" w:lineRule="auto"/>
            </w:pPr>
            <w:r>
              <w:t>Equivalent Series Resistance</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EF05CD" w14:paraId="5611F25B" w14:textId="77777777" w:rsidTr="00C05944">
        <w:tc>
          <w:tcPr>
            <w:tcW w:w="1800" w:type="dxa"/>
          </w:tcPr>
          <w:p w14:paraId="4256CAFA" w14:textId="06A7ED97" w:rsidR="00EF05CD" w:rsidRDefault="00EF05CD" w:rsidP="00B83749">
            <w:pPr>
              <w:spacing w:line="276" w:lineRule="auto"/>
              <w:ind w:left="-109"/>
            </w:pPr>
            <w:r>
              <w:t>FFT</w:t>
            </w:r>
          </w:p>
        </w:tc>
        <w:tc>
          <w:tcPr>
            <w:tcW w:w="6963" w:type="dxa"/>
          </w:tcPr>
          <w:p w14:paraId="16B5C34C" w14:textId="730EFAEE" w:rsidR="00EF05CD" w:rsidRDefault="00EF05CD" w:rsidP="00B83749">
            <w:pPr>
              <w:spacing w:line="276" w:lineRule="auto"/>
            </w:pPr>
            <w:r>
              <w:t>Fast Fourier Transform</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B72C05" w14:paraId="550F47DA" w14:textId="77777777" w:rsidTr="00C05944">
        <w:tc>
          <w:tcPr>
            <w:tcW w:w="1800" w:type="dxa"/>
          </w:tcPr>
          <w:p w14:paraId="14CBD0E0" w14:textId="4E905CC0" w:rsidR="00B72C05" w:rsidRDefault="00B72C05" w:rsidP="00B83749">
            <w:pPr>
              <w:spacing w:line="276" w:lineRule="auto"/>
              <w:ind w:left="-109"/>
            </w:pPr>
            <w:r>
              <w:t>HAL</w:t>
            </w:r>
          </w:p>
        </w:tc>
        <w:tc>
          <w:tcPr>
            <w:tcW w:w="6963" w:type="dxa"/>
          </w:tcPr>
          <w:p w14:paraId="6A18D0CD" w14:textId="5719DE4F" w:rsidR="00B72C05" w:rsidRDefault="00B72C05" w:rsidP="00B83749">
            <w:pPr>
              <w:tabs>
                <w:tab w:val="left" w:pos="4157"/>
              </w:tabs>
              <w:spacing w:line="276" w:lineRule="auto"/>
            </w:pPr>
            <w:r>
              <w:t>Hardware Abstraction Layer</w:t>
            </w:r>
          </w:p>
        </w:tc>
      </w:tr>
      <w:tr w:rsidR="00363688" w14:paraId="2CE18D64" w14:textId="77777777" w:rsidTr="00C05944">
        <w:tc>
          <w:tcPr>
            <w:tcW w:w="1800" w:type="dxa"/>
          </w:tcPr>
          <w:p w14:paraId="5E5BDF5B" w14:textId="0AE29945" w:rsidR="00363688" w:rsidRDefault="00363688" w:rsidP="00B83749">
            <w:pPr>
              <w:spacing w:line="276" w:lineRule="auto"/>
              <w:ind w:left="-109"/>
            </w:pPr>
            <w:r>
              <w:t>IC</w:t>
            </w:r>
          </w:p>
        </w:tc>
        <w:tc>
          <w:tcPr>
            <w:tcW w:w="6963" w:type="dxa"/>
          </w:tcPr>
          <w:p w14:paraId="05947F3A" w14:textId="2EE060B7" w:rsidR="00363688" w:rsidRDefault="00363688" w:rsidP="00B83749">
            <w:pPr>
              <w:tabs>
                <w:tab w:val="left" w:pos="4157"/>
              </w:tabs>
              <w:spacing w:line="276" w:lineRule="auto"/>
            </w:pPr>
            <w:r>
              <w:t>Integrated Circuit</w:t>
            </w:r>
          </w:p>
        </w:tc>
      </w:tr>
      <w:tr w:rsidR="006B3048" w14:paraId="46EAEEF7" w14:textId="77777777" w:rsidTr="00C05944">
        <w:tc>
          <w:tcPr>
            <w:tcW w:w="1800" w:type="dxa"/>
          </w:tcPr>
          <w:p w14:paraId="7C756B77" w14:textId="251CC0DD" w:rsidR="006B3048" w:rsidRDefault="006B3048" w:rsidP="00B83749">
            <w:pPr>
              <w:spacing w:line="276" w:lineRule="auto"/>
              <w:ind w:left="-109"/>
            </w:pPr>
            <w:r>
              <w:t>ICSP</w:t>
            </w:r>
          </w:p>
        </w:tc>
        <w:tc>
          <w:tcPr>
            <w:tcW w:w="6963" w:type="dxa"/>
          </w:tcPr>
          <w:p w14:paraId="3FA8B9C1" w14:textId="3FF6F4D9" w:rsidR="006B3048" w:rsidRDefault="006B3048" w:rsidP="00B83749">
            <w:pPr>
              <w:tabs>
                <w:tab w:val="left" w:pos="4157"/>
              </w:tabs>
              <w:spacing w:line="276" w:lineRule="auto"/>
            </w:pPr>
            <w:r>
              <w:t>In Circuit Serial Programmer</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BE69A7" w14:paraId="4655A76A" w14:textId="77777777" w:rsidTr="00C05944">
        <w:tc>
          <w:tcPr>
            <w:tcW w:w="1800" w:type="dxa"/>
          </w:tcPr>
          <w:p w14:paraId="71F305EC" w14:textId="3206220F" w:rsidR="00BE69A7" w:rsidRDefault="00BE69A7" w:rsidP="00B83749">
            <w:pPr>
              <w:spacing w:line="276" w:lineRule="auto"/>
              <w:ind w:left="-109"/>
            </w:pPr>
            <w:r>
              <w:t>LDO</w:t>
            </w:r>
          </w:p>
        </w:tc>
        <w:tc>
          <w:tcPr>
            <w:tcW w:w="6963" w:type="dxa"/>
          </w:tcPr>
          <w:p w14:paraId="13372A12" w14:textId="461C9956" w:rsidR="00BE69A7" w:rsidRDefault="00BE69A7" w:rsidP="00B83749">
            <w:pPr>
              <w:spacing w:line="276" w:lineRule="auto"/>
            </w:pPr>
            <w:r>
              <w:t>Low Drop Out (voltage regulator)</w:t>
            </w:r>
          </w:p>
        </w:tc>
      </w:tr>
      <w:tr w:rsidR="00BC7811" w14:paraId="1BAA3291" w14:textId="77777777" w:rsidTr="00C05944">
        <w:tc>
          <w:tcPr>
            <w:tcW w:w="1800" w:type="dxa"/>
          </w:tcPr>
          <w:p w14:paraId="06348382" w14:textId="2063C099" w:rsidR="00BC7811" w:rsidRDefault="00BC7811" w:rsidP="00B83749">
            <w:pPr>
              <w:spacing w:line="276" w:lineRule="auto"/>
              <w:ind w:left="-109"/>
            </w:pPr>
            <w:r>
              <w:lastRenderedPageBreak/>
              <w:t>LPF</w:t>
            </w:r>
          </w:p>
        </w:tc>
        <w:tc>
          <w:tcPr>
            <w:tcW w:w="6963" w:type="dxa"/>
          </w:tcPr>
          <w:p w14:paraId="27A5B8AB" w14:textId="082C2118" w:rsidR="00BC7811" w:rsidRDefault="00BC7811" w:rsidP="00B83749">
            <w:pPr>
              <w:spacing w:line="276" w:lineRule="auto"/>
            </w:pPr>
            <w:r>
              <w:t>Low Pass Filter</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AD4729" w14:paraId="1C9AD10B" w14:textId="77777777" w:rsidTr="00C05944">
        <w:tc>
          <w:tcPr>
            <w:tcW w:w="1800" w:type="dxa"/>
          </w:tcPr>
          <w:p w14:paraId="76D16865" w14:textId="71B429F2" w:rsidR="00AD4729" w:rsidRDefault="00AD4729" w:rsidP="00B83749">
            <w:pPr>
              <w:spacing w:line="276" w:lineRule="auto"/>
              <w:ind w:left="-109"/>
            </w:pPr>
            <w:r>
              <w:t>MCU</w:t>
            </w:r>
          </w:p>
        </w:tc>
        <w:tc>
          <w:tcPr>
            <w:tcW w:w="6963" w:type="dxa"/>
          </w:tcPr>
          <w:p w14:paraId="5A9EE3ED" w14:textId="347E85ED" w:rsidR="00AD4729" w:rsidRDefault="00AD4729" w:rsidP="00B83749">
            <w:pPr>
              <w:spacing w:line="276" w:lineRule="auto"/>
            </w:pPr>
            <w:r>
              <w:t>Microcontroller Unit</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F551CC" w14:paraId="56A87A99" w14:textId="77777777" w:rsidTr="00C05944">
        <w:tc>
          <w:tcPr>
            <w:tcW w:w="1800" w:type="dxa"/>
          </w:tcPr>
          <w:p w14:paraId="21187DFD" w14:textId="27AAF0AA" w:rsidR="00F551CC" w:rsidRDefault="00F551CC" w:rsidP="00B83749">
            <w:pPr>
              <w:spacing w:line="276" w:lineRule="auto"/>
              <w:ind w:left="-109"/>
            </w:pPr>
            <w:r>
              <w:t>PLL</w:t>
            </w:r>
          </w:p>
        </w:tc>
        <w:tc>
          <w:tcPr>
            <w:tcW w:w="6963" w:type="dxa"/>
          </w:tcPr>
          <w:p w14:paraId="43A61CB7" w14:textId="4EFFF61D" w:rsidR="00F551CC" w:rsidRDefault="00F551CC" w:rsidP="00B83749">
            <w:pPr>
              <w:spacing w:line="276" w:lineRule="auto"/>
            </w:pPr>
            <w:r>
              <w:t>Phase Locked Loop</w:t>
            </w:r>
          </w:p>
        </w:tc>
      </w:tr>
      <w:tr w:rsidR="006B3048" w14:paraId="240F3741" w14:textId="77777777" w:rsidTr="00C05944">
        <w:tc>
          <w:tcPr>
            <w:tcW w:w="1800" w:type="dxa"/>
          </w:tcPr>
          <w:p w14:paraId="1A175083" w14:textId="1364E3AA" w:rsidR="006B3048" w:rsidRPr="006B3048" w:rsidRDefault="006B3048" w:rsidP="00B83749">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PWDN</m:t>
                    </m:r>
                  </m:e>
                </m:bar>
              </m:oMath>
            </m:oMathPara>
          </w:p>
        </w:tc>
        <w:tc>
          <w:tcPr>
            <w:tcW w:w="6963" w:type="dxa"/>
          </w:tcPr>
          <w:p w14:paraId="0B786033" w14:textId="1DF3C5A8" w:rsidR="006B3048" w:rsidRDefault="006B3048" w:rsidP="00B83749">
            <w:pPr>
              <w:spacing w:line="276" w:lineRule="auto"/>
            </w:pPr>
            <w:r>
              <w:t>ADS1299 Power Down Pin. Active Low.</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63699A" w14:paraId="3A3CA684" w14:textId="77777777" w:rsidTr="00C05944">
        <w:tc>
          <w:tcPr>
            <w:tcW w:w="1800" w:type="dxa"/>
          </w:tcPr>
          <w:p w14:paraId="20C6DDC7" w14:textId="24A877FE" w:rsidR="0063699A" w:rsidRDefault="0063699A" w:rsidP="00B83749">
            <w:pPr>
              <w:spacing w:line="276" w:lineRule="auto"/>
              <w:ind w:left="-109"/>
            </w:pPr>
            <w:r>
              <w:t>RF</w:t>
            </w:r>
          </w:p>
        </w:tc>
        <w:tc>
          <w:tcPr>
            <w:tcW w:w="6963" w:type="dxa"/>
          </w:tcPr>
          <w:p w14:paraId="0836D2AB" w14:textId="7074E6EA" w:rsidR="0063699A" w:rsidRDefault="0063699A" w:rsidP="00B83749">
            <w:pPr>
              <w:tabs>
                <w:tab w:val="left" w:pos="4157"/>
              </w:tabs>
              <w:spacing w:line="276" w:lineRule="auto"/>
            </w:pPr>
            <w:r>
              <w:t>Radio Frequency</w:t>
            </w:r>
          </w:p>
        </w:tc>
      </w:tr>
      <w:tr w:rsidR="004C69FF" w14:paraId="0C3C9CA8" w14:textId="77777777" w:rsidTr="00C05944">
        <w:tc>
          <w:tcPr>
            <w:tcW w:w="1800" w:type="dxa"/>
          </w:tcPr>
          <w:p w14:paraId="797E363B" w14:textId="7B3669C4" w:rsidR="004C69FF" w:rsidRDefault="004C69FF" w:rsidP="00B83749">
            <w:pPr>
              <w:spacing w:line="276" w:lineRule="auto"/>
              <w:ind w:left="-109"/>
            </w:pPr>
            <w:r>
              <w:t>RREG</w:t>
            </w:r>
          </w:p>
        </w:tc>
        <w:tc>
          <w:tcPr>
            <w:tcW w:w="6963" w:type="dxa"/>
          </w:tcPr>
          <w:p w14:paraId="79F37782" w14:textId="4C070AB2" w:rsidR="004C69FF" w:rsidRDefault="004C69FF" w:rsidP="00B83749">
            <w:pPr>
              <w:tabs>
                <w:tab w:val="left" w:pos="4157"/>
              </w:tabs>
              <w:spacing w:line="276" w:lineRule="auto"/>
            </w:pPr>
            <w:r>
              <w:t>The ADS1299 Read Register Command</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B92969" w14:paraId="67B10717" w14:textId="77777777" w:rsidTr="00C05944">
        <w:tc>
          <w:tcPr>
            <w:tcW w:w="1800" w:type="dxa"/>
          </w:tcPr>
          <w:p w14:paraId="17CA207D" w14:textId="350915F1" w:rsidR="00B92969" w:rsidRDefault="00B92969" w:rsidP="00B83749">
            <w:pPr>
              <w:spacing w:line="276" w:lineRule="auto"/>
              <w:ind w:left="-109"/>
            </w:pPr>
            <w:r>
              <w:t>ST</w:t>
            </w:r>
          </w:p>
        </w:tc>
        <w:tc>
          <w:tcPr>
            <w:tcW w:w="6963" w:type="dxa"/>
          </w:tcPr>
          <w:p w14:paraId="404D11CF" w14:textId="516AF67B" w:rsidR="00B92969" w:rsidRDefault="00B92969" w:rsidP="00B83749">
            <w:pPr>
              <w:spacing w:line="276" w:lineRule="auto"/>
            </w:pPr>
            <w:r>
              <w:t>STMicroelectronic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F551CC" w14:paraId="7179A59B" w14:textId="77777777" w:rsidTr="00C05944">
        <w:tc>
          <w:tcPr>
            <w:tcW w:w="1800" w:type="dxa"/>
          </w:tcPr>
          <w:p w14:paraId="58C34AC9" w14:textId="0BFF64E9" w:rsidR="00F551CC" w:rsidRDefault="00F551CC" w:rsidP="00B83749">
            <w:pPr>
              <w:spacing w:line="276" w:lineRule="auto"/>
              <w:ind w:left="-109"/>
            </w:pPr>
            <w:r>
              <w:t>SWD</w:t>
            </w:r>
          </w:p>
        </w:tc>
        <w:tc>
          <w:tcPr>
            <w:tcW w:w="6963" w:type="dxa"/>
          </w:tcPr>
          <w:p w14:paraId="5718E798" w14:textId="150BAC25" w:rsidR="00F551CC" w:rsidRDefault="00F551CC" w:rsidP="00B83749">
            <w:pPr>
              <w:spacing w:line="276" w:lineRule="auto"/>
            </w:pPr>
            <w:r>
              <w:t>Serial Wire Debug</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0816B5" w14:paraId="5A6C5903" w14:textId="77777777" w:rsidTr="00C05944">
        <w:tc>
          <w:tcPr>
            <w:tcW w:w="1800" w:type="dxa"/>
          </w:tcPr>
          <w:p w14:paraId="76C51E94" w14:textId="4C1CAFBF" w:rsidR="000816B5" w:rsidRDefault="000816B5" w:rsidP="00B83749">
            <w:pPr>
              <w:spacing w:line="276" w:lineRule="auto"/>
              <w:ind w:left="-109"/>
            </w:pPr>
            <w:r>
              <w:t>TU</w:t>
            </w:r>
          </w:p>
        </w:tc>
        <w:tc>
          <w:tcPr>
            <w:tcW w:w="6963" w:type="dxa"/>
          </w:tcPr>
          <w:p w14:paraId="033319AB" w14:textId="7DB60D5C" w:rsidR="000816B5" w:rsidRDefault="000816B5" w:rsidP="000816B5">
            <w:pPr>
              <w:spacing w:line="276" w:lineRule="auto"/>
            </w:pPr>
            <w:r>
              <w:t>Technische Universität</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F92DFE" w14:paraId="34D16843" w14:textId="77777777" w:rsidTr="00C05944">
        <w:tc>
          <w:tcPr>
            <w:tcW w:w="1800" w:type="dxa"/>
          </w:tcPr>
          <w:p w14:paraId="706D96EA" w14:textId="02BCCEE5" w:rsidR="00F92DFE" w:rsidRPr="00F92DFE" w:rsidRDefault="00F92DFE" w:rsidP="00B83749">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F92DFE" w:rsidRPr="00F92DFE" w:rsidRDefault="00F92DFE" w:rsidP="00B83749">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C05944" w14:paraId="67A4EF72" w14:textId="77777777" w:rsidTr="00C05944">
        <w:tc>
          <w:tcPr>
            <w:tcW w:w="1800" w:type="dxa"/>
          </w:tcPr>
          <w:p w14:paraId="75770DD3" w14:textId="51A0A248" w:rsidR="00C05944" w:rsidRPr="0010169E" w:rsidRDefault="00F92DFE" w:rsidP="00B83749">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C05944" w:rsidRDefault="00C05944" w:rsidP="00B83749">
            <w:pPr>
              <w:spacing w:line="276" w:lineRule="auto"/>
            </w:pPr>
            <w:r>
              <w:t xml:space="preserve">A </w:t>
            </w:r>
            <w:r w:rsidR="00F92DFE">
              <w:t>Gaussian</w:t>
            </w:r>
            <w:r>
              <w:t xml:space="preserve"> distribution function</w:t>
            </w:r>
          </w:p>
        </w:tc>
      </w:tr>
      <w:tr w:rsidR="00F92DFE" w14:paraId="17974CA4" w14:textId="77777777" w:rsidTr="00C05944">
        <w:tc>
          <w:tcPr>
            <w:tcW w:w="1800" w:type="dxa"/>
          </w:tcPr>
          <w:p w14:paraId="1668B4CC" w14:textId="4855D845" w:rsidR="00F92DFE" w:rsidRPr="00F92DFE" w:rsidRDefault="00F92DFE" w:rsidP="00B83749">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F92DFE" w:rsidRDefault="00F92DFE" w:rsidP="00B83749">
            <w:pPr>
              <w:spacing w:line="276" w:lineRule="auto"/>
            </w:pPr>
            <w:r>
              <w:t>A Lambda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w:lastRenderedPageBreak/>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6B14F4CE" w:rsidR="00C05944" w:rsidRDefault="00C05944" w:rsidP="00A3798E">
            <w:pPr>
              <w:tabs>
                <w:tab w:val="left" w:pos="2504"/>
              </w:tabs>
              <w:spacing w:line="276" w:lineRule="auto"/>
            </w:pPr>
            <w:r>
              <w:t>Order of AAR model</w:t>
            </w:r>
            <w:r w:rsidR="00A3798E">
              <w:tab/>
            </w:r>
          </w:p>
        </w:tc>
      </w:tr>
      <w:tr w:rsidR="00A3798E" w14:paraId="5BB75A07" w14:textId="77777777" w:rsidTr="00C05944">
        <w:tc>
          <w:tcPr>
            <w:tcW w:w="1800" w:type="dxa"/>
          </w:tcPr>
          <w:p w14:paraId="2055C447" w14:textId="7921B4F7" w:rsidR="00A3798E" w:rsidRPr="00A3798E" w:rsidRDefault="00A3798E" w:rsidP="00B83749">
            <w:pPr>
              <w:spacing w:line="276" w:lineRule="auto"/>
              <w:ind w:left="-109"/>
            </w:pPr>
            <m:oMathPara>
              <m:oMathParaPr>
                <m:jc m:val="left"/>
              </m:oMathParaPr>
              <m:oMath>
                <m:r>
                  <w:rPr>
                    <w:rFonts w:ascii="Cambria Math" w:hAnsi="Cambria Math"/>
                  </w:rPr>
                  <m:t>ω</m:t>
                </m:r>
              </m:oMath>
            </m:oMathPara>
          </w:p>
        </w:tc>
        <w:tc>
          <w:tcPr>
            <w:tcW w:w="6963" w:type="dxa"/>
          </w:tcPr>
          <w:p w14:paraId="15579337" w14:textId="6687B64E" w:rsidR="00A3798E" w:rsidRDefault="00A3798E" w:rsidP="00A3798E">
            <w:pPr>
              <w:tabs>
                <w:tab w:val="left" w:pos="2504"/>
              </w:tabs>
              <w:spacing w:line="276" w:lineRule="auto"/>
            </w:pPr>
            <w:r>
              <w:t>Frequency in radians per second</w:t>
            </w:r>
          </w:p>
        </w:tc>
      </w:tr>
      <w:tr w:rsidR="00CF5282" w14:paraId="077AAE60" w14:textId="77777777" w:rsidTr="00C05944">
        <w:tc>
          <w:tcPr>
            <w:tcW w:w="1800" w:type="dxa"/>
          </w:tcPr>
          <w:p w14:paraId="5705ABE3" w14:textId="1B1F2E4F" w:rsidR="00CF5282" w:rsidRPr="00CF5282" w:rsidRDefault="00CF5282" w:rsidP="00B83749">
            <w:pPr>
              <w:spacing w:line="276" w:lineRule="auto"/>
              <w:ind w:left="-109"/>
            </w:pPr>
            <m:oMathPara>
              <m:oMathParaPr>
                <m:jc m:val="left"/>
              </m:oMathParaPr>
              <m:oMath>
                <m:r>
                  <w:rPr>
                    <w:rFonts w:ascii="Cambria Math" w:hAnsi="Cambria Math"/>
                  </w:rPr>
                  <m:t>T</m:t>
                </m:r>
              </m:oMath>
            </m:oMathPara>
          </w:p>
        </w:tc>
        <w:tc>
          <w:tcPr>
            <w:tcW w:w="6963" w:type="dxa"/>
          </w:tcPr>
          <w:p w14:paraId="0F9FFB5C" w14:textId="3E360A73" w:rsidR="00CF5282" w:rsidRDefault="00CF5282" w:rsidP="00A3798E">
            <w:pPr>
              <w:tabs>
                <w:tab w:val="left" w:pos="2504"/>
              </w:tabs>
              <w:spacing w:line="276" w:lineRule="auto"/>
            </w:pPr>
            <w:r>
              <w:t>Sampling frequency</w:t>
            </w:r>
          </w:p>
        </w:tc>
      </w:tr>
      <w:tr w:rsidR="00BA571B" w14:paraId="7AE90A13" w14:textId="77777777" w:rsidTr="00C05944">
        <w:tc>
          <w:tcPr>
            <w:tcW w:w="1800" w:type="dxa"/>
          </w:tcPr>
          <w:p w14:paraId="50D4BEAB" w14:textId="5486CA16" w:rsidR="00BA571B" w:rsidRPr="00BA571B" w:rsidRDefault="00BA571B" w:rsidP="00B83749">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CA3971E" w14:textId="66A25325" w:rsidR="00BA571B" w:rsidRDefault="00BA571B" w:rsidP="00A3798E">
            <w:pPr>
              <w:tabs>
                <w:tab w:val="left" w:pos="2504"/>
              </w:tabs>
              <w:spacing w:line="276" w:lineRule="auto"/>
            </w:pPr>
            <w:r>
              <w:t>The lowpass filter transfer function in the DWT filter bank</w:t>
            </w:r>
          </w:p>
        </w:tc>
      </w:tr>
      <w:tr w:rsidR="00BA571B" w14:paraId="381F8823" w14:textId="77777777" w:rsidTr="00C05944">
        <w:tc>
          <w:tcPr>
            <w:tcW w:w="1800" w:type="dxa"/>
          </w:tcPr>
          <w:p w14:paraId="6F440BF8" w14:textId="1C6D7982" w:rsidR="00BA571B" w:rsidRPr="00BA571B" w:rsidRDefault="00BA571B" w:rsidP="00B83749">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08C0EC6" w14:textId="2AC5B895" w:rsidR="00BA571B" w:rsidRDefault="00BA571B" w:rsidP="00A3798E">
            <w:pPr>
              <w:tabs>
                <w:tab w:val="left" w:pos="2504"/>
              </w:tabs>
              <w:spacing w:line="276" w:lineRule="auto"/>
            </w:pPr>
            <w:r>
              <w:t>The highpass filter transfer function in the DWT filter bank</w:t>
            </w:r>
          </w:p>
        </w:tc>
      </w:tr>
      <w:tr w:rsidR="002621D5" w14:paraId="677CEDC2" w14:textId="77777777" w:rsidTr="00C05944">
        <w:tc>
          <w:tcPr>
            <w:tcW w:w="1800" w:type="dxa"/>
          </w:tcPr>
          <w:p w14:paraId="2011DACB" w14:textId="6174F5F6" w:rsidR="002621D5" w:rsidRPr="002621D5" w:rsidRDefault="002621D5" w:rsidP="00B83749">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680373C3" w14:textId="7FE7EE6F" w:rsidR="002621D5" w:rsidRDefault="002621D5" w:rsidP="00A3798E">
            <w:pPr>
              <w:tabs>
                <w:tab w:val="left" w:pos="2504"/>
              </w:tabs>
              <w:spacing w:line="276" w:lineRule="auto"/>
            </w:pPr>
            <w:r>
              <w:t>The window function</w:t>
            </w:r>
          </w:p>
        </w:tc>
      </w:tr>
      <w:tr w:rsidR="007E2351" w14:paraId="080A9B5C" w14:textId="77777777" w:rsidTr="00C05944">
        <w:tc>
          <w:tcPr>
            <w:tcW w:w="1800" w:type="dxa"/>
          </w:tcPr>
          <w:p w14:paraId="38E4279B" w14:textId="3DC4B840" w:rsidR="007E2351" w:rsidRPr="007E2351" w:rsidRDefault="007E2351" w:rsidP="00B83749">
            <w:pPr>
              <w:spacing w:line="276" w:lineRule="auto"/>
              <w:ind w:left="-109"/>
              <w:rPr>
                <w:i/>
              </w:rPr>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23D04598" w14:textId="05208A7C" w:rsidR="007E2351" w:rsidRDefault="007E2351" w:rsidP="00A3798E">
            <w:pPr>
              <w:tabs>
                <w:tab w:val="left" w:pos="2504"/>
              </w:tabs>
              <w:spacing w:line="276" w:lineRule="auto"/>
            </w:pPr>
            <w:r>
              <w:t>The optimisation loss function for SVM model training</w:t>
            </w:r>
          </w:p>
        </w:tc>
      </w:tr>
      <w:tr w:rsidR="007E2351" w14:paraId="1A0F47DD" w14:textId="77777777" w:rsidTr="00C05944">
        <w:tc>
          <w:tcPr>
            <w:tcW w:w="1800" w:type="dxa"/>
          </w:tcPr>
          <w:p w14:paraId="78ACE76F" w14:textId="477EFFBE" w:rsidR="007E2351" w:rsidRPr="007E2351" w:rsidRDefault="007E2351" w:rsidP="00B83749">
            <w:pPr>
              <w:spacing w:line="276" w:lineRule="auto"/>
              <w:ind w:left="-109"/>
              <w:rPr>
                <w:b/>
                <w:bCs/>
                <w:iCs/>
              </w:rPr>
            </w:pPr>
            <m:oMathPara>
              <m:oMathParaPr>
                <m:jc m:val="left"/>
              </m:oMathParaPr>
              <m:oMath>
                <m:r>
                  <m:rPr>
                    <m:sty m:val="b"/>
                  </m:rPr>
                  <w:rPr>
                    <w:rFonts w:ascii="Cambria Math" w:hAnsi="Cambria Math"/>
                  </w:rPr>
                  <m:t>w</m:t>
                </m:r>
              </m:oMath>
            </m:oMathPara>
          </w:p>
        </w:tc>
        <w:tc>
          <w:tcPr>
            <w:tcW w:w="6963" w:type="dxa"/>
          </w:tcPr>
          <w:p w14:paraId="1C378C55" w14:textId="6B64C9D7" w:rsidR="007E2351" w:rsidRDefault="007E2351" w:rsidP="00A3798E">
            <w:pPr>
              <w:tabs>
                <w:tab w:val="left" w:pos="2504"/>
              </w:tabs>
              <w:spacing w:line="276" w:lineRule="auto"/>
            </w:pPr>
            <w:r>
              <w:t>The classification weight vector for SVM classification</w:t>
            </w:r>
          </w:p>
        </w:tc>
      </w:tr>
      <w:tr w:rsidR="007E2351" w14:paraId="4A555A0A" w14:textId="77777777" w:rsidTr="00C05944">
        <w:tc>
          <w:tcPr>
            <w:tcW w:w="1800" w:type="dxa"/>
          </w:tcPr>
          <w:p w14:paraId="4539145B" w14:textId="78B4458E" w:rsidR="007E2351" w:rsidRPr="007E2351" w:rsidRDefault="007E2351" w:rsidP="00B83749">
            <w:pPr>
              <w:spacing w:line="276" w:lineRule="auto"/>
              <w:ind w:left="-109"/>
              <w:rPr>
                <w:iCs/>
              </w:rPr>
            </w:pPr>
            <m:oMathPara>
              <m:oMathParaPr>
                <m:jc m:val="left"/>
              </m:oMathParaPr>
              <m:oMath>
                <m:r>
                  <w:rPr>
                    <w:rFonts w:ascii="Cambria Math" w:hAnsi="Cambria Math"/>
                  </w:rPr>
                  <m:t>b</m:t>
                </m:r>
              </m:oMath>
            </m:oMathPara>
          </w:p>
        </w:tc>
        <w:tc>
          <w:tcPr>
            <w:tcW w:w="6963" w:type="dxa"/>
          </w:tcPr>
          <w:p w14:paraId="39CEB728" w14:textId="23733003" w:rsidR="007E2351" w:rsidRDefault="007E2351" w:rsidP="00A3798E">
            <w:pPr>
              <w:tabs>
                <w:tab w:val="left" w:pos="2504"/>
              </w:tabs>
              <w:spacing w:line="276" w:lineRule="auto"/>
            </w:pPr>
            <w:r>
              <w:t>The hyperplane offset for SVM classification</w:t>
            </w:r>
          </w:p>
        </w:tc>
      </w:tr>
      <w:tr w:rsidR="00FD7EA2" w14:paraId="46DDA8B8" w14:textId="77777777" w:rsidTr="00C05944">
        <w:tc>
          <w:tcPr>
            <w:tcW w:w="1800" w:type="dxa"/>
          </w:tcPr>
          <w:p w14:paraId="054BE034" w14:textId="6B3EAF38" w:rsidR="00FD7EA2" w:rsidRPr="00FD7EA2" w:rsidRDefault="00FD7EA2" w:rsidP="00B83749">
            <w:pPr>
              <w:spacing w:line="276" w:lineRule="auto"/>
              <w:ind w:left="-109"/>
              <w:rPr>
                <w:iCs/>
              </w:rPr>
            </w:pPr>
            <m:oMathPara>
              <m:oMathParaPr>
                <m:jc m:val="left"/>
              </m:oMathParaPr>
              <m:oMath>
                <m:r>
                  <m:rPr>
                    <m:sty m:val="b"/>
                  </m:rPr>
                  <w:rPr>
                    <w:rFonts w:ascii="Cambria Math" w:hAnsi="Cambria Math"/>
                  </w:rPr>
                  <m:t>x</m:t>
                </m:r>
              </m:oMath>
            </m:oMathPara>
          </w:p>
        </w:tc>
        <w:tc>
          <w:tcPr>
            <w:tcW w:w="6963" w:type="dxa"/>
          </w:tcPr>
          <w:p w14:paraId="4AE4CEC8" w14:textId="5733FC47" w:rsidR="00FD7EA2" w:rsidRDefault="00FD7EA2" w:rsidP="00A3798E">
            <w:pPr>
              <w:tabs>
                <w:tab w:val="left" w:pos="2504"/>
              </w:tabs>
              <w:spacing w:line="276" w:lineRule="auto"/>
            </w:pPr>
            <w:r>
              <w:t>An SVM observation vector</w:t>
            </w:r>
          </w:p>
        </w:tc>
      </w:tr>
      <w:tr w:rsidR="00FD7EA2" w14:paraId="45BA9FCC" w14:textId="77777777" w:rsidTr="00C05944">
        <w:tc>
          <w:tcPr>
            <w:tcW w:w="1800" w:type="dxa"/>
          </w:tcPr>
          <w:p w14:paraId="6A6F35D2" w14:textId="6C44E2A5" w:rsidR="00FD7EA2" w:rsidRPr="00FD7EA2" w:rsidRDefault="00FD7EA2" w:rsidP="00B83749">
            <w:pPr>
              <w:spacing w:line="276" w:lineRule="auto"/>
              <w:ind w:left="-109"/>
              <w:rPr>
                <w:b/>
                <w:bCs/>
              </w:rPr>
            </w:pPr>
            <m:oMathPara>
              <m:oMathParaPr>
                <m:jc m:val="left"/>
              </m:oMathParaPr>
              <m:oMath>
                <m:r>
                  <m:rPr>
                    <m:scr m:val="script"/>
                    <m:sty m:val="bi"/>
                  </m:rPr>
                  <w:rPr>
                    <w:rFonts w:ascii="Cambria Math" w:hAnsi="Cambria Math"/>
                  </w:rPr>
                  <m:t>L</m:t>
                </m:r>
              </m:oMath>
            </m:oMathPara>
          </w:p>
        </w:tc>
        <w:tc>
          <w:tcPr>
            <w:tcW w:w="6963" w:type="dxa"/>
          </w:tcPr>
          <w:p w14:paraId="4770996C" w14:textId="64833A5D" w:rsidR="00FD7EA2" w:rsidRDefault="00FD7EA2" w:rsidP="00A3798E">
            <w:pPr>
              <w:tabs>
                <w:tab w:val="left" w:pos="2504"/>
              </w:tabs>
              <w:spacing w:line="276" w:lineRule="auto"/>
            </w:pPr>
            <w:r>
              <w:t>The Lagrangian of the SVM classification problem</w:t>
            </w:r>
          </w:p>
        </w:tc>
      </w:tr>
      <w:tr w:rsidR="00167176" w14:paraId="077E53CA" w14:textId="77777777" w:rsidTr="00C05944">
        <w:tc>
          <w:tcPr>
            <w:tcW w:w="1800" w:type="dxa"/>
          </w:tcPr>
          <w:p w14:paraId="787202DC" w14:textId="504D14B2" w:rsidR="00167176" w:rsidRPr="00167176" w:rsidRDefault="00167176" w:rsidP="00B83749">
            <w:pPr>
              <w:spacing w:line="276" w:lineRule="auto"/>
              <w:ind w:left="-109"/>
            </w:pPr>
            <m:oMathPara>
              <m:oMathParaPr>
                <m:jc m:val="left"/>
              </m:oMathParaPr>
              <m:oMath>
                <m:r>
                  <w:rPr>
                    <w:rFonts w:ascii="Cambria Math" w:hAnsi="Cambria Math"/>
                  </w:rPr>
                  <m:t>y</m:t>
                </m:r>
              </m:oMath>
            </m:oMathPara>
          </w:p>
        </w:tc>
        <w:tc>
          <w:tcPr>
            <w:tcW w:w="6963" w:type="dxa"/>
          </w:tcPr>
          <w:p w14:paraId="48E4AAEE" w14:textId="67922D47" w:rsidR="00167176" w:rsidRDefault="00167176" w:rsidP="00A3798E">
            <w:pPr>
              <w:tabs>
                <w:tab w:val="left" w:pos="2504"/>
              </w:tabs>
              <w:spacing w:line="276" w:lineRule="auto"/>
            </w:pPr>
            <w:r>
              <w:t>The ground truth label for SVM model training</w:t>
            </w:r>
          </w:p>
        </w:tc>
      </w:tr>
      <w:tr w:rsidR="002621D5" w14:paraId="526D1379" w14:textId="77777777" w:rsidTr="00C05944">
        <w:tc>
          <w:tcPr>
            <w:tcW w:w="1800" w:type="dxa"/>
          </w:tcPr>
          <w:p w14:paraId="59997F02" w14:textId="2F841B72" w:rsidR="002621D5" w:rsidRPr="002621D5" w:rsidRDefault="002621D5" w:rsidP="00B83749">
            <w:pPr>
              <w:spacing w:line="276" w:lineRule="auto"/>
              <w:ind w:left="-109"/>
            </w:pPr>
            <m:oMathPara>
              <m:oMathParaPr>
                <m:jc m:val="left"/>
              </m:oMathParaPr>
              <m:oMath>
                <m:r>
                  <w:rPr>
                    <w:rFonts w:ascii="Cambria Math" w:hAnsi="Cambria Math"/>
                  </w:rPr>
                  <m:t>N</m:t>
                </m:r>
              </m:oMath>
            </m:oMathPara>
          </w:p>
        </w:tc>
        <w:tc>
          <w:tcPr>
            <w:tcW w:w="6963" w:type="dxa"/>
          </w:tcPr>
          <w:p w14:paraId="70AA5ADF" w14:textId="73A1C41D" w:rsidR="002621D5" w:rsidRDefault="002621D5" w:rsidP="00A3798E">
            <w:pPr>
              <w:tabs>
                <w:tab w:val="left" w:pos="2504"/>
              </w:tabs>
              <w:spacing w:line="276" w:lineRule="auto"/>
            </w:pPr>
            <w:r>
              <w:t>The number of samples in the window</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59692"/>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9" w:name="_Toc44059693"/>
      <w:r>
        <w:lastRenderedPageBreak/>
        <w:t>Biological Background</w:t>
      </w:r>
      <w:bookmarkEnd w:id="9"/>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59694"/>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1200" behindDoc="0" locked="0" layoutInCell="1" allowOverlap="1" wp14:anchorId="2377B65E" wp14:editId="135146B6">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9B1FCB7" w:rsidR="002E50B3" w:rsidRDefault="00CD2CE3" w:rsidP="00CD2CE3">
      <w:pPr>
        <w:pStyle w:val="Caption"/>
      </w:pPr>
      <w:bookmarkStart w:id="11" w:name="_Ref23786357"/>
      <w:r>
        <w:t xml:space="preserve">Figure </w:t>
      </w:r>
      <w:r w:rsidR="00291A0D">
        <w:fldChar w:fldCharType="begin"/>
      </w:r>
      <w:r w:rsidR="00291A0D">
        <w:instrText xml:space="preserve"> SEQ Figure \* ARABIC </w:instrText>
      </w:r>
      <w:r w:rsidR="00291A0D">
        <w:fldChar w:fldCharType="separate"/>
      </w:r>
      <w:r w:rsidR="001D1510">
        <w:rPr>
          <w:noProof/>
        </w:rPr>
        <w:t>1</w:t>
      </w:r>
      <w:r w:rsidR="00291A0D">
        <w:rPr>
          <w:noProof/>
        </w:rPr>
        <w:fldChar w:fldCharType="end"/>
      </w:r>
      <w:bookmarkEnd w:id="11"/>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2" w:name="_Ref43642699"/>
      <w:bookmarkStart w:id="13" w:name="_Toc44059695"/>
      <w:r>
        <w:t>Cortical Areas for Voluntary Movement</w:t>
      </w:r>
      <w:bookmarkEnd w:id="12"/>
      <w:bookmarkEnd w:id="13"/>
    </w:p>
    <w:p w14:paraId="27789CA5" w14:textId="6678E60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D1510">
        <w:t xml:space="preserve">Figure </w:t>
      </w:r>
      <w:r w:rsidR="001D1510">
        <w:rPr>
          <w:noProof/>
        </w:rPr>
        <w:t>1</w:t>
      </w:r>
      <w:r>
        <w:fldChar w:fldCharType="end"/>
      </w:r>
      <w:r>
        <w:t>.</w:t>
      </w:r>
    </w:p>
    <w:p w14:paraId="2F50CEF9" w14:textId="491BF539" w:rsidR="00CD2CE3" w:rsidRDefault="00CD2CE3" w:rsidP="002E50B3">
      <w:pPr>
        <w:ind w:left="360"/>
      </w:pPr>
    </w:p>
    <w:p w14:paraId="1126377F" w14:textId="0812D171"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D25261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D1510">
        <w:t xml:space="preserve">Figure </w:t>
      </w:r>
      <w:r w:rsidR="001D1510">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1D1510">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63583207"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1D1510">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59696"/>
      <w:r>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048A789"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511C55DA">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7E2351" w:rsidRPr="00542EE0" w:rsidRDefault="007E235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7E2351" w:rsidRPr="00542EE0" w:rsidRDefault="007E235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7E2351" w:rsidRPr="00542EE0" w:rsidRDefault="007E2351"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7E2351" w:rsidRPr="00542EE0" w:rsidRDefault="007E2351"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1D1510">
        <w:t xml:space="preserve">Figure </w:t>
      </w:r>
      <w:r w:rsidR="001D1510">
        <w:rPr>
          <w:noProof/>
        </w:rPr>
        <w:t>3</w:t>
      </w:r>
      <w:r w:rsidR="00B83749">
        <w:fldChar w:fldCharType="end"/>
      </w:r>
      <w:r w:rsidR="00B83749">
        <w:t xml:space="preserve"> compares the visual characteristics of wet and dry electrodes.</w:t>
      </w:r>
    </w:p>
    <w:p w14:paraId="38C06ACA" w14:textId="0E6CF8F9"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1D1510">
        <w:rPr>
          <w:noProof/>
        </w:rPr>
        <w:t>3</w:t>
      </w:r>
      <w:r w:rsidR="00291A0D">
        <w:rPr>
          <w:noProof/>
        </w:rPr>
        <w:fldChar w:fldCharType="end"/>
      </w:r>
      <w:bookmarkEnd w:id="17"/>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58C0C05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1D1510">
        <w:t xml:space="preserve">Figure </w:t>
      </w:r>
      <w:r w:rsidR="001D1510">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w:t>
      </w:r>
      <w:r w:rsidR="0036341F">
        <w:t>F</w:t>
      </w:r>
      <w:r w:rsidR="000F06E2">
        <w:t xml:space="preserve">z on the 10-20 scheme, as these locations correspond to the right hand, left hand, and </w:t>
      </w:r>
      <w:r w:rsidR="002221C8">
        <w:t>premotor</w:t>
      </w:r>
      <w:r w:rsidR="000F06E2">
        <w:t xml:space="preserve"> motor area</w:t>
      </w:r>
      <w:r w:rsidR="002221C8">
        <w:t>s</w:t>
      </w:r>
      <w:r w:rsidR="000F06E2">
        <w:t xml:space="preserve"> respectively. </w:t>
      </w:r>
    </w:p>
    <w:p w14:paraId="3642D5D3" w14:textId="0EE2564A"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1D1510">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59697"/>
      <w:r>
        <w:lastRenderedPageBreak/>
        <w:t>Literature Review</w:t>
      </w:r>
      <w:bookmarkEnd w:id="19"/>
    </w:p>
    <w:p w14:paraId="407D36B0" w14:textId="7B9D5D64"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D1510">
        <w:t xml:space="preserve">Figure </w:t>
      </w:r>
      <w:r w:rsidR="001D1510">
        <w:rPr>
          <w:noProof/>
        </w:rPr>
        <w:t>5</w:t>
      </w:r>
      <w:r w:rsidR="00536F7A">
        <w:fldChar w:fldCharType="end"/>
      </w:r>
      <w:r w:rsidR="00106E28">
        <w:t>.</w:t>
      </w:r>
    </w:p>
    <w:p w14:paraId="069AE02A" w14:textId="1904028E"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1D1510">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59698"/>
      <w:r>
        <w:t xml:space="preserve">Data Acquisition and </w:t>
      </w:r>
      <w:r w:rsidR="00047F00">
        <w:t>Pre</w:t>
      </w:r>
      <w:r w:rsidR="003B5168">
        <w:t>-P</w:t>
      </w:r>
      <w:r w:rsidR="00047F00">
        <w:t>rocessing</w:t>
      </w:r>
      <w:bookmarkEnd w:id="21"/>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59699"/>
      <w:r>
        <w:t xml:space="preserve">Signal Recording </w:t>
      </w:r>
      <w:r w:rsidR="00074D83">
        <w:t>Methods</w:t>
      </w:r>
      <w:bookmarkEnd w:id="22"/>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6B6FFF7"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59700"/>
      <w:r>
        <w:t>Digitalisation Method</w:t>
      </w:r>
      <w:r w:rsidR="004053CF">
        <w:t>s</w:t>
      </w:r>
      <w:bookmarkEnd w:id="23"/>
    </w:p>
    <w:p w14:paraId="7906559D" w14:textId="34E9640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D1510">
        <w:t xml:space="preserve">Figure </w:t>
      </w:r>
      <w:r w:rsidR="001D1510">
        <w:rPr>
          <w:noProof/>
        </w:rPr>
        <w:t>6</w:t>
      </w:r>
      <w:r w:rsidR="001921E9">
        <w:fldChar w:fldCharType="end"/>
      </w:r>
      <w:r w:rsidR="00C64153">
        <w:t>.</w:t>
      </w:r>
    </w:p>
    <w:p w14:paraId="715CD612" w14:textId="03B991BD"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7E2351" w:rsidRPr="00C64153" w:rsidRDefault="007E2351"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7E2351" w:rsidRPr="00C64153" w:rsidRDefault="007E2351"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7E2351" w:rsidRPr="00C64153" w:rsidRDefault="007E2351"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7E2351" w:rsidRPr="00C64153" w:rsidRDefault="007E2351">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7E2351" w:rsidRPr="00AC048A" w:rsidRDefault="007E2351"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7E2351" w:rsidRDefault="007E2351" w:rsidP="00AC048A">
                                    <w:pPr>
                                      <w:jc w:val="right"/>
                                      <w:rPr>
                                        <w:sz w:val="16"/>
                                        <w:szCs w:val="16"/>
                                        <w:lang w:val="en-US"/>
                                      </w:rPr>
                                    </w:pPr>
                                    <w:r>
                                      <w:rPr>
                                        <w:sz w:val="16"/>
                                        <w:szCs w:val="16"/>
                                        <w:lang w:val="en-US"/>
                                      </w:rPr>
                                      <w:t>±100μV</w:t>
                                    </w:r>
                                  </w:p>
                                  <w:p w14:paraId="78A4A105" w14:textId="66270037" w:rsidR="007E2351" w:rsidRDefault="007E2351" w:rsidP="00AC048A">
                                    <w:pPr>
                                      <w:jc w:val="right"/>
                                      <w:rPr>
                                        <w:sz w:val="16"/>
                                        <w:szCs w:val="16"/>
                                        <w:lang w:val="en-US"/>
                                      </w:rPr>
                                    </w:pPr>
                                    <w:r>
                                      <w:rPr>
                                        <w:sz w:val="16"/>
                                        <w:szCs w:val="16"/>
                                        <w:lang w:val="en-US"/>
                                      </w:rPr>
                                      <w:t>0Hz – 30Hz</w:t>
                                    </w:r>
                                  </w:p>
                                  <w:p w14:paraId="0140290F" w14:textId="05E28CFD" w:rsidR="007E2351" w:rsidRPr="00AC048A" w:rsidRDefault="007E2351"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7E2351" w:rsidRDefault="007E2351" w:rsidP="00AC048A">
                                  <w:pPr>
                                    <w:jc w:val="center"/>
                                    <w:rPr>
                                      <w:sz w:val="16"/>
                                      <w:szCs w:val="16"/>
                                      <w:lang w:val="en-US"/>
                                    </w:rPr>
                                  </w:pPr>
                                  <w:r>
                                    <w:rPr>
                                      <w:sz w:val="16"/>
                                      <w:szCs w:val="16"/>
                                      <w:lang w:val="en-US"/>
                                    </w:rPr>
                                    <w:t>Digital Signal Out</w:t>
                                  </w:r>
                                </w:p>
                                <w:p w14:paraId="054712CB" w14:textId="04BD1682" w:rsidR="007E2351" w:rsidRPr="00AC048A" w:rsidRDefault="007E2351"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7E2351" w:rsidRPr="00AC048A" w:rsidRDefault="007E2351"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7E2351" w:rsidRPr="00AC048A" w:rsidRDefault="007E2351"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7E2351" w:rsidRPr="00AC048A" w:rsidRDefault="007E2351"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7E2351" w:rsidRPr="00C64153" w:rsidRDefault="007E2351"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7E2351" w:rsidRPr="00C64153" w:rsidRDefault="007E2351"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7E2351" w:rsidRPr="00C64153" w:rsidRDefault="007E2351"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7E2351" w:rsidRPr="00C64153" w:rsidRDefault="007E2351">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7E2351" w:rsidRPr="00AC048A" w:rsidRDefault="007E2351"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7E2351" w:rsidRDefault="007E2351" w:rsidP="00AC048A">
                              <w:pPr>
                                <w:jc w:val="right"/>
                                <w:rPr>
                                  <w:sz w:val="16"/>
                                  <w:szCs w:val="16"/>
                                  <w:lang w:val="en-US"/>
                                </w:rPr>
                              </w:pPr>
                              <w:r>
                                <w:rPr>
                                  <w:sz w:val="16"/>
                                  <w:szCs w:val="16"/>
                                  <w:lang w:val="en-US"/>
                                </w:rPr>
                                <w:t>±100μV</w:t>
                              </w:r>
                            </w:p>
                            <w:p w14:paraId="78A4A105" w14:textId="66270037" w:rsidR="007E2351" w:rsidRDefault="007E2351" w:rsidP="00AC048A">
                              <w:pPr>
                                <w:jc w:val="right"/>
                                <w:rPr>
                                  <w:sz w:val="16"/>
                                  <w:szCs w:val="16"/>
                                  <w:lang w:val="en-US"/>
                                </w:rPr>
                              </w:pPr>
                              <w:r>
                                <w:rPr>
                                  <w:sz w:val="16"/>
                                  <w:szCs w:val="16"/>
                                  <w:lang w:val="en-US"/>
                                </w:rPr>
                                <w:t>0Hz – 30Hz</w:t>
                              </w:r>
                            </w:p>
                            <w:p w14:paraId="0140290F" w14:textId="05E28CFD" w:rsidR="007E2351" w:rsidRPr="00AC048A" w:rsidRDefault="007E2351"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7E2351" w:rsidRDefault="007E2351" w:rsidP="00AC048A">
                            <w:pPr>
                              <w:jc w:val="center"/>
                              <w:rPr>
                                <w:sz w:val="16"/>
                                <w:szCs w:val="16"/>
                                <w:lang w:val="en-US"/>
                              </w:rPr>
                            </w:pPr>
                            <w:r>
                              <w:rPr>
                                <w:sz w:val="16"/>
                                <w:szCs w:val="16"/>
                                <w:lang w:val="en-US"/>
                              </w:rPr>
                              <w:t>Digital Signal Out</w:t>
                            </w:r>
                          </w:p>
                          <w:p w14:paraId="054712CB" w14:textId="04BD1682" w:rsidR="007E2351" w:rsidRPr="00AC048A" w:rsidRDefault="007E2351"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7E2351" w:rsidRPr="00AC048A" w:rsidRDefault="007E2351"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7E2351" w:rsidRPr="00AC048A" w:rsidRDefault="007E2351"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7E2351" w:rsidRPr="00AC048A" w:rsidRDefault="007E2351"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1D1510">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43DB1ED"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365658D6"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1D1510">
        <w:t xml:space="preserve">Figure </w:t>
      </w:r>
      <w:r w:rsidR="001D1510">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D1510">
        <w:t xml:space="preserve">Table </w:t>
      </w:r>
      <w:r w:rsidR="001D1510">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4F32CACE"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1D1510">
        <w:rPr>
          <w:noProof/>
        </w:rPr>
        <w:t>1</w:t>
      </w:r>
      <w:r w:rsidR="00291A0D">
        <w:rPr>
          <w:noProof/>
        </w:rPr>
        <w:fldChar w:fldCharType="end"/>
      </w:r>
      <w:bookmarkEnd w:id="25"/>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243C65B1"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59701"/>
      <w:r>
        <w:t>Feature Extraction</w:t>
      </w:r>
      <w:bookmarkEnd w:id="26"/>
      <w:bookmarkEnd w:id="27"/>
    </w:p>
    <w:p w14:paraId="536BF74E" w14:textId="7096840B"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1D1510">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59702"/>
      <w:r>
        <w:t xml:space="preserve">Adaptive </w:t>
      </w:r>
      <w:r w:rsidR="000944B1">
        <w:t>Auto</w:t>
      </w:r>
      <w:r>
        <w:t>r</w:t>
      </w:r>
      <w:r w:rsidR="000944B1">
        <w:t>egressive Model (</w:t>
      </w:r>
      <w:r>
        <w:t>A</w:t>
      </w:r>
      <w:r w:rsidR="000944B1">
        <w:t>AR)</w:t>
      </w:r>
      <w:bookmarkEnd w:id="28"/>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7E2351" w:rsidRPr="00025F89" w:rsidRDefault="007E235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7E2351" w:rsidRPr="00025F89" w:rsidRDefault="007E2351"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7E2351" w:rsidRPr="00025F89" w:rsidRDefault="007E235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7E2351" w:rsidRPr="00025F89" w:rsidRDefault="007E235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7E2351" w:rsidRPr="00025F89" w:rsidRDefault="007E235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7E2351" w:rsidRPr="00025F89" w:rsidRDefault="007E235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7E2351" w:rsidRPr="00025F89" w:rsidRDefault="007E235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7E2351" w:rsidRPr="00025F89" w:rsidRDefault="007E235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7E2351" w:rsidRPr="00025F89" w:rsidRDefault="007E235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7E2351" w:rsidRPr="00025F89" w:rsidRDefault="007E235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7E2351" w:rsidRPr="00025F89" w:rsidRDefault="007E235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7E2351" w:rsidRPr="00025F89" w:rsidRDefault="007E235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7E2351" w:rsidRPr="00025F89" w:rsidRDefault="007E235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7E2351" w:rsidRPr="00025F89" w:rsidRDefault="007E235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1CF5517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r w:rsidR="00B91083">
        <w:t xml:space="preserve">recusively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59703"/>
      <w:r>
        <w:lastRenderedPageBreak/>
        <w:t>Discrete Wavelet Transform (DWT)</w:t>
      </w:r>
      <w:bookmarkEnd w:id="29"/>
    </w:p>
    <w:p w14:paraId="250B7BE7" w14:textId="4BCFA4A2"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D1510">
        <w:t xml:space="preserve">Figure </w:t>
      </w:r>
      <w:r w:rsidR="001D1510">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1D1510">
        <w:t xml:space="preserve">Figure </w:t>
      </w:r>
      <w:r w:rsidR="001D1510">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7A8CE691"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1D1510">
        <w:rPr>
          <w:noProof/>
        </w:rPr>
        <w:t>7</w:t>
      </w:r>
      <w:r w:rsidR="00291A0D">
        <w:rPr>
          <w:noProof/>
        </w:rPr>
        <w:fldChar w:fldCharType="end"/>
      </w:r>
      <w:bookmarkEnd w:id="30"/>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45BE95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1D1510">
        <w:t xml:space="preserve">Figure </w:t>
      </w:r>
      <w:r w:rsidR="001D1510">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419BC7D3"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1D1510">
        <w:rPr>
          <w:noProof/>
        </w:rPr>
        <w:t>8</w:t>
      </w:r>
      <w:r w:rsidR="00291A0D">
        <w:rPr>
          <w:noProof/>
        </w:rPr>
        <w:fldChar w:fldCharType="end"/>
      </w:r>
      <w:bookmarkEnd w:id="31"/>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66925F19"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59704"/>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7E2351" w:rsidRPr="00025F89" w:rsidRDefault="007E2351"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7E2351" w:rsidRPr="00025F89" w:rsidRDefault="007E2351"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280E34E3"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1D1510">
        <w:t xml:space="preserve">Figure </w:t>
      </w:r>
      <w:r w:rsidR="001D1510">
        <w:rPr>
          <w:noProof/>
        </w:rPr>
        <w:t>9</w:t>
      </w:r>
      <w:r w:rsidR="00B7370A">
        <w:fldChar w:fldCharType="end"/>
      </w:r>
      <w:r w:rsidR="00B7370A">
        <w:t>, where the red dots are samples.</w:t>
      </w:r>
    </w:p>
    <w:p w14:paraId="154B7792" w14:textId="6368D631"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1D1510">
        <w:rPr>
          <w:noProof/>
        </w:rPr>
        <w:t>9</w:t>
      </w:r>
      <w:r w:rsidR="00291A0D">
        <w:rPr>
          <w:noProof/>
        </w:rPr>
        <w:fldChar w:fldCharType="end"/>
      </w:r>
      <w:bookmarkEnd w:id="33"/>
      <w:r>
        <w:t xml:space="preserve"> – A time-domain representation of an example signal, with a rectangle window applied.</w:t>
      </w:r>
    </w:p>
    <w:p w14:paraId="5676B66C" w14:textId="4CD6365E"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1D1510">
        <w:t xml:space="preserve">Figure </w:t>
      </w:r>
      <w:r w:rsidR="001D1510">
        <w:rPr>
          <w:noProof/>
        </w:rPr>
        <w:t>10</w:t>
      </w:r>
      <w:r>
        <w:fldChar w:fldCharType="end"/>
      </w:r>
      <w:r>
        <w:t>.</w:t>
      </w:r>
    </w:p>
    <w:p w14:paraId="01365DEE" w14:textId="628A03A3"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1D1510">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1D1510">
        <w:t xml:space="preserve">Figure </w:t>
      </w:r>
      <w:r w:rsidR="001D1510">
        <w:rPr>
          <w:noProof/>
        </w:rPr>
        <w:t>9</w:t>
      </w:r>
      <w:r>
        <w:fldChar w:fldCharType="end"/>
      </w:r>
      <w:r>
        <w:t>.</w:t>
      </w:r>
    </w:p>
    <w:p w14:paraId="4D2A9A00" w14:textId="6FA22521"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1D1510">
        <w:t xml:space="preserve">Figure </w:t>
      </w:r>
      <w:r w:rsidR="001D1510">
        <w:rPr>
          <w:noProof/>
        </w:rPr>
        <w:t>11</w:t>
      </w:r>
      <w:r w:rsidR="00AD2113">
        <w:fldChar w:fldCharType="end"/>
      </w:r>
      <w:r>
        <w:t>.</w:t>
      </w:r>
    </w:p>
    <w:p w14:paraId="489458DF" w14:textId="4927C523"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1D1510">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33DEB5EE"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1D1510">
        <w:t xml:space="preserve">Figure </w:t>
      </w:r>
      <w:r w:rsidR="001D1510">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4D97C658"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1D1510">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1D1510">
        <w:t xml:space="preserve">Figure </w:t>
      </w:r>
      <w:r w:rsidR="001D1510">
        <w:rPr>
          <w:noProof/>
        </w:rPr>
        <w:t>11</w:t>
      </w:r>
      <w:r>
        <w:fldChar w:fldCharType="end"/>
      </w:r>
      <w:r>
        <w:t>.</w:t>
      </w:r>
    </w:p>
    <w:p w14:paraId="52535AA6" w14:textId="2A33BB01"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1D1510">
        <w:t xml:space="preserve">Figure </w:t>
      </w:r>
      <w:r w:rsidR="001D1510">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1D1510">
        <w:t xml:space="preserve">Figure </w:t>
      </w:r>
      <w:r w:rsidR="001D1510">
        <w:rPr>
          <w:noProof/>
        </w:rPr>
        <w:t>11</w:t>
      </w:r>
      <w:r w:rsidR="00361E9E">
        <w:fldChar w:fldCharType="end"/>
      </w:r>
      <w:r>
        <w:t>, however now it has been multiplied by a triangular window.</w:t>
      </w:r>
    </w:p>
    <w:p w14:paraId="6499F55C" w14:textId="5EB1F403"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1D1510">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1D1510">
        <w:t xml:space="preserve">Figure </w:t>
      </w:r>
      <w:r w:rsidR="001D1510">
        <w:rPr>
          <w:noProof/>
        </w:rPr>
        <w:t>11</w:t>
      </w:r>
      <w:r>
        <w:fldChar w:fldCharType="end"/>
      </w:r>
      <w:r>
        <w:t>, multiplied by a triangular window.</w:t>
      </w:r>
    </w:p>
    <w:p w14:paraId="0CA31749" w14:textId="3FFBDB6A"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1D1510">
        <w:t xml:space="preserve">Figure </w:t>
      </w:r>
      <w:r w:rsidR="001D1510">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1D1510">
        <w:t xml:space="preserve">Figure </w:t>
      </w:r>
      <w:r w:rsidR="001D1510">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1D1510">
        <w:t xml:space="preserve">Figure </w:t>
      </w:r>
      <w:r w:rsidR="001D1510">
        <w:rPr>
          <w:noProof/>
        </w:rPr>
        <w:t>12</w:t>
      </w:r>
      <w:r w:rsidR="00361E9E">
        <w:fldChar w:fldCharType="end"/>
      </w:r>
      <w:r w:rsidR="00361E9E">
        <w:t>, and there is less power in neighbouring frequency bins.</w:t>
      </w:r>
    </w:p>
    <w:p w14:paraId="56FBDF02" w14:textId="0E6819D1"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1D1510">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1D1510">
        <w:t xml:space="preserve">Figure </w:t>
      </w:r>
      <w:r w:rsidR="001D1510">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1BD2B002"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59705"/>
      <w:r>
        <w:t>Discrete Cosine Transform (DCT)</w:t>
      </w:r>
      <w:bookmarkEnd w:id="39"/>
    </w:p>
    <w:p w14:paraId="19095F67" w14:textId="5C9383B0"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7E2351" w:rsidRPr="00025F89" w:rsidRDefault="007E235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7E2351" w:rsidRPr="00025F89" w:rsidRDefault="007E235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25D973E0"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7E2351" w:rsidRPr="00025F89" w:rsidRDefault="007E235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7E2351" w:rsidRPr="00025F89" w:rsidRDefault="007E235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98E5DC9"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59706"/>
      <w:r>
        <w:t>Classification</w:t>
      </w:r>
      <w:bookmarkEnd w:id="40"/>
    </w:p>
    <w:p w14:paraId="1C07425C" w14:textId="7CD0F274"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1D1510">
        <w:t xml:space="preserve">Figure </w:t>
      </w:r>
      <w:r w:rsidR="001D1510">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0EF21BFD"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D42E4D"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FB6811">
        <w:rPr>
          <w:noProof/>
        </w:rPr>
        <w:t>15</w:t>
      </w:r>
      <w:r w:rsidR="00FB6811">
        <w:rPr>
          <w:noProof/>
        </w:rPr>
        <w:fldChar w:fldCharType="end"/>
      </w:r>
      <w:bookmarkEnd w:id="41"/>
      <w:r w:rsidR="00FB6811">
        <w:t xml:space="preserve"> – A simple 2-dimension feature-space example, showing 2 linearly separable classes.</w:t>
      </w:r>
    </w:p>
    <w:p w14:paraId="0C6AF76C" w14:textId="142CFD12"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59707"/>
      <w:r>
        <w:t>Linear Discriminant Analysis (LDA)</w:t>
      </w:r>
      <w:bookmarkEnd w:id="42"/>
      <w:bookmarkEnd w:id="43"/>
    </w:p>
    <w:p w14:paraId="00E430BB" w14:textId="1A34DBFD"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1D1510">
        <w:t xml:space="preserve">Figure </w:t>
      </w:r>
      <w:r w:rsidR="001D1510">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2536A96A" w:rsidR="00443FEC" w:rsidRDefault="00443FEC" w:rsidP="00592598">
      <w:pPr>
        <w:pStyle w:val="Caption"/>
      </w:pPr>
      <w:r>
        <w:rPr>
          <w:noProof/>
        </w:rPr>
        <w:lastRenderedPageBreak/>
        <mc:AlternateContent>
          <mc:Choice Requires="wpg">
            <w:drawing>
              <wp:anchor distT="0" distB="0" distL="114300" distR="114300" simplePos="0" relativeHeight="251958272" behindDoc="0" locked="0" layoutInCell="1" allowOverlap="1" wp14:anchorId="5F63EF3E" wp14:editId="0E3CB40E">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7E2351" w:rsidRPr="006B7625" w:rsidRDefault="007E2351">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7E2351" w:rsidRPr="006B7625" w:rsidRDefault="007E2351">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1D1510">
        <w:rPr>
          <w:noProof/>
        </w:rPr>
        <w:t>16</w:t>
      </w:r>
      <w:r w:rsidR="00291A0D">
        <w:rPr>
          <w:noProof/>
        </w:rPr>
        <w:fldChar w:fldCharType="end"/>
      </w:r>
      <w:bookmarkEnd w:id="44"/>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59708"/>
      <w:r>
        <w:t>Quadratic Discriminant Analysis (QDA)</w:t>
      </w:r>
      <w:bookmarkEnd w:id="45"/>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7008F8E"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6" w:name="_Toc44059709"/>
      <w:r>
        <w:t>Support Vector Machines (SVM)</w:t>
      </w:r>
      <w:bookmarkEnd w:id="46"/>
    </w:p>
    <w:p w14:paraId="684C40C5" w14:textId="5484D5DE"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1D1510">
        <w:t xml:space="preserve">Figure </w:t>
      </w:r>
      <w:r w:rsidR="001D1510">
        <w:rPr>
          <w:noProof/>
        </w:rPr>
        <w:t>17</w:t>
      </w:r>
      <w:r w:rsidR="00FF0731">
        <w:fldChar w:fldCharType="end"/>
      </w:r>
      <w:r w:rsidR="00FF0731">
        <w:t xml:space="preserve"> below. </w:t>
      </w:r>
    </w:p>
    <w:p w14:paraId="6CE2AFA9" w14:textId="6FEE0C1D" w:rsidR="00FF0731" w:rsidRDefault="00592598" w:rsidP="00FF0731">
      <w:pPr>
        <w:pStyle w:val="Caption"/>
      </w:pPr>
      <w:bookmarkStart w:id="47" w:name="_Ref43721791"/>
      <w:r>
        <w:rPr>
          <w:noProof/>
        </w:rPr>
        <w:drawing>
          <wp:anchor distT="0" distB="0" distL="114300" distR="114300" simplePos="0" relativeHeight="251988992" behindDoc="0" locked="0" layoutInCell="1" allowOverlap="1" wp14:anchorId="578E7635" wp14:editId="49D4276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1D1510">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4A3873C9" w:rsidR="00265191" w:rsidRDefault="004422F2" w:rsidP="00265191">
      <w:pPr>
        <w:pStyle w:val="Caption"/>
      </w:pPr>
      <w:r>
        <w:rPr>
          <w:noProof/>
        </w:rPr>
        <w:lastRenderedPageBreak/>
        <mc:AlternateContent>
          <mc:Choice Requires="wpg">
            <w:drawing>
              <wp:anchor distT="0" distB="0" distL="114300" distR="114300" simplePos="0" relativeHeight="251965440" behindDoc="0" locked="0" layoutInCell="1" allowOverlap="1" wp14:anchorId="7607C893" wp14:editId="6AF925C3">
                <wp:simplePos x="0" y="0"/>
                <wp:positionH relativeFrom="margin">
                  <wp:align>center</wp:align>
                </wp:positionH>
                <wp:positionV relativeFrom="paragraph">
                  <wp:posOffset>86979</wp:posOffset>
                </wp:positionV>
                <wp:extent cx="2929255" cy="3295015"/>
                <wp:effectExtent l="0" t="0" r="0" b="635"/>
                <wp:wrapTopAndBottom/>
                <wp:docPr id="341" name="Group 341"/>
                <wp:cNvGraphicFramePr/>
                <a:graphic xmlns:a="http://schemas.openxmlformats.org/drawingml/2006/main">
                  <a:graphicData uri="http://schemas.microsoft.com/office/word/2010/wordprocessingGroup">
                    <wpg:wgp>
                      <wpg:cNvGrpSpPr/>
                      <wpg:grpSpPr>
                        <a:xfrm>
                          <a:off x="0" y="0"/>
                          <a:ext cx="2929255" cy="3295291"/>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7E2351" w:rsidRDefault="007E2351">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7E2351" w:rsidRDefault="007E2351"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7E2351" w:rsidRPr="007F0BE7" w:rsidRDefault="007E2351"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59.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7E2351" w:rsidRDefault="007E2351">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7E2351" w:rsidRDefault="007E2351"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7E2351" w:rsidRPr="007F0BE7" w:rsidRDefault="007E2351"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1D1510">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7E2351" w:rsidRDefault="007E2351"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7E2351" w:rsidRDefault="007E2351"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7E2351" w:rsidRDefault="007E2351"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7E2351" w:rsidRDefault="007E2351"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63252FB9"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1D1510">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lastRenderedPageBreak/>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33B50E83"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1D1510">
        <w:t xml:space="preserve">Figure </w:t>
      </w:r>
      <w:r w:rsidR="001D1510">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1D1510">
        <w:t xml:space="preserve">Figure </w:t>
      </w:r>
      <w:r w:rsidR="001D1510">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1D1510">
        <w:t xml:space="preserve">Figure </w:t>
      </w:r>
      <w:r w:rsidR="001D1510">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6ED58B2D" w:rsidR="009C05B2" w:rsidRPr="009C05B2" w:rsidRDefault="009C05B2" w:rsidP="009C05B2">
      <w:pPr>
        <w:pStyle w:val="Caption"/>
        <w:rPr>
          <w:i/>
        </w:rPr>
      </w:pPr>
      <w:bookmarkStart w:id="49" w:name="_Ref43719367"/>
      <w:r>
        <w:rPr>
          <w:noProof/>
        </w:rPr>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7E2351" w:rsidRDefault="007E2351"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7E2351" w:rsidRDefault="007E2351"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7E2351" w:rsidRDefault="007E2351"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7E2351" w:rsidRDefault="007E2351"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1D1510">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1D1510">
        <w:t xml:space="preserve">Figure </w:t>
      </w:r>
      <w:r w:rsidR="001D1510">
        <w:rPr>
          <w:noProof/>
        </w:rPr>
        <w:t>19</w:t>
      </w:r>
      <w:r>
        <w:fldChar w:fldCharType="end"/>
      </w:r>
      <w:r>
        <w:t>, with the classification constraint overlaid in red.</w:t>
      </w:r>
    </w:p>
    <w:p w14:paraId="5449CE54" w14:textId="1512D427"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7E2351" w:rsidRPr="00025F89" w:rsidRDefault="007E2351"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7E2351" w:rsidRPr="00025F89" w:rsidRDefault="007E2351"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w:t>
      </w:r>
      <w:r w:rsidR="007E2351">
        <w:t>s</w:t>
      </w:r>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7E2351" w:rsidRPr="00025F89" w:rsidRDefault="007E2351"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7E2351" w:rsidRPr="00025F89" w:rsidRDefault="007E2351"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2C5DD23C"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1D1510">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59710"/>
      <w:r>
        <w:rPr>
          <w:i/>
        </w:rPr>
        <w:t>k</w:t>
      </w:r>
      <w:r>
        <w:t>-Nearest Neighbours (kNN)</w:t>
      </w:r>
      <w:bookmarkEnd w:id="50"/>
    </w:p>
    <w:p w14:paraId="2017988D" w14:textId="2A93349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D151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1D1510">
        <w:t xml:space="preserve">Figure </w:t>
      </w:r>
      <w:r w:rsidR="001D1510">
        <w:rPr>
          <w:noProof/>
        </w:rPr>
        <w:t>21</w:t>
      </w:r>
      <w:r w:rsidR="00F81072">
        <w:fldChar w:fldCharType="end"/>
      </w:r>
      <w:r w:rsidR="00EB5236">
        <w:t xml:space="preserve"> below. In this </w:t>
      </w:r>
      <w:r w:rsidR="00EB5236">
        <w:lastRenderedPageBreak/>
        <w:t xml:space="preserve">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0C9319A4"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0B36D2"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1D1510">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7E2351" w:rsidRPr="00025F89" w:rsidRDefault="007E235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7E2351" w:rsidRPr="00025F89" w:rsidRDefault="007E235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lastRenderedPageBreak/>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59711"/>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59712"/>
      <w:r>
        <w:t>Simulation Methodology</w:t>
      </w:r>
      <w:bookmarkEnd w:id="55"/>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2B12443D"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1D1510">
        <w:t xml:space="preserve">Figure </w:t>
      </w:r>
      <w:r w:rsidR="001D1510">
        <w:rPr>
          <w:noProof/>
        </w:rPr>
        <w:t>22</w:t>
      </w:r>
      <w:r w:rsidR="00D5055C">
        <w:fldChar w:fldCharType="end"/>
      </w:r>
      <w:r w:rsidR="00D5055C">
        <w:t>.</w:t>
      </w:r>
    </w:p>
    <w:p w14:paraId="71293DBD" w14:textId="53B76C33" w:rsidR="009763B9" w:rsidRDefault="007F29F7" w:rsidP="00592598">
      <w:pPr>
        <w:pStyle w:val="Caption"/>
      </w:pPr>
      <w:bookmarkStart w:id="56" w:name="_Ref23791241"/>
      <w:r>
        <w:rPr>
          <w:noProof/>
        </w:rPr>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1D1510">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7D3F10">
        <w:rPr>
          <w:noProof/>
        </w:rPr>
        <w:t>[100]</w:t>
      </w:r>
      <w:r w:rsidR="009763B9">
        <w:fldChar w:fldCharType="end"/>
      </w:r>
      <w:r w:rsidR="009763B9">
        <w:t>.</w:t>
      </w:r>
    </w:p>
    <w:p w14:paraId="53AAC52F" w14:textId="3A16CABF" w:rsidR="001E1DD7" w:rsidRDefault="001E1DD7" w:rsidP="00C80318">
      <w:pPr>
        <w:spacing w:line="360" w:lineRule="auto"/>
        <w:ind w:left="720"/>
      </w:pPr>
      <w:r>
        <w:lastRenderedPageBreak/>
        <w:t xml:space="preserve">In the DCT case, </w:t>
      </w:r>
      <w:r w:rsidR="00F93F16">
        <w:t xml:space="preserve">the DCT coefficients of each 2 second epoch were determined, and these coefficients were used as the classification features. </w:t>
      </w:r>
    </w:p>
    <w:p w14:paraId="176CD6E2" w14:textId="77777777" w:rsidR="007F29F7" w:rsidRDefault="007F29F7" w:rsidP="00C80318">
      <w:pPr>
        <w:spacing w:line="360" w:lineRule="auto"/>
        <w:ind w:left="720"/>
      </w:pPr>
    </w:p>
    <w:p w14:paraId="24AA7F8A" w14:textId="65097083" w:rsidR="00F93F16" w:rsidRDefault="00F93F16" w:rsidP="00C80318">
      <w:pPr>
        <w:spacing w:line="360" w:lineRule="auto"/>
        <w:ind w:left="720"/>
      </w:pPr>
      <w:r>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59713"/>
      <w:r>
        <w:t>Simulation Results</w:t>
      </w:r>
      <w:bookmarkEnd w:id="57"/>
    </w:p>
    <w:p w14:paraId="72EC2B5C" w14:textId="399D840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D1510">
        <w:t xml:space="preserve">Figure </w:t>
      </w:r>
      <w:r w:rsidR="001D1510">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D1510">
        <w:t xml:space="preserve">Table </w:t>
      </w:r>
      <w:r w:rsidR="001D1510">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3B9F7FF6"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1D1510">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1DE3E65"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7D13BC87">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1D1510">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4F1848BB"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D1510">
        <w:t xml:space="preserve">Figure </w:t>
      </w:r>
      <w:r w:rsidR="001D1510">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D1510">
        <w:t xml:space="preserve">Table </w:t>
      </w:r>
      <w:r w:rsidR="001D1510">
        <w:rPr>
          <w:noProof/>
        </w:rPr>
        <w:t>3</w:t>
      </w:r>
      <w:r w:rsidR="00336D1A">
        <w:fldChar w:fldCharType="end"/>
      </w:r>
      <w:r w:rsidR="00FF6066">
        <w:t>.</w:t>
      </w:r>
    </w:p>
    <w:p w14:paraId="0BFDF20D" w14:textId="293848C4" w:rsidR="00336D1A" w:rsidRDefault="00336D1A" w:rsidP="004E7070"/>
    <w:p w14:paraId="3AE92618" w14:textId="1C607582"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1D1510">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15817B0"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1D1510">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427E7374"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793476D5">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7F29F7">
        <w:instrText xml:space="preserve"> ADDIN EN.CITE </w:instrTex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7F29F7">
        <w:instrText xml:space="preserve"> ADDIN EN.CITE.DATA </w:instrText>
      </w:r>
      <w:r w:rsidR="007F29F7">
        <w:fldChar w:fldCharType="end"/>
      </w:r>
      <w:r w:rsidR="007F29F7">
        <w:fldChar w:fldCharType="separate"/>
      </w:r>
      <w:r w:rsidR="007F29F7">
        <w:rPr>
          <w:noProof/>
        </w:rPr>
        <w:t>[81-83]</w:t>
      </w:r>
      <w:r w:rsidR="007F29F7">
        <w:fldChar w:fldCharType="end"/>
      </w:r>
      <w:r w:rsidR="007F29F7">
        <w:t>,</w:t>
      </w:r>
      <w:r w:rsidR="00FF6C25">
        <w:t xml:space="preserve"> applying the DCT to</w:t>
      </w:r>
      <w:r w:rsidR="00ED100F">
        <w:t xml:space="preserve"> real-time</w:t>
      </w:r>
      <w:r w:rsidR="00FF6C25">
        <w:t xml:space="preserve"> EEG classification is a novel </w:t>
      </w:r>
      <w:r w:rsidR="007F29F7">
        <w:t>implementation. The dimensionality reduction introduced by the DCT</w:t>
      </w:r>
      <w:r w:rsidR="00FF6C25">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59714"/>
      <w:r>
        <w:lastRenderedPageBreak/>
        <w:t>Proposed System</w:t>
      </w:r>
      <w:bookmarkEnd w:id="62"/>
    </w:p>
    <w:p w14:paraId="46C741C2" w14:textId="480D4971"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D1510">
        <w:t xml:space="preserve">Figure </w:t>
      </w:r>
      <w:r w:rsidR="001D151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D1510">
        <w:t xml:space="preserve">Figure </w:t>
      </w:r>
      <w:r w:rsidR="001D1510">
        <w:rPr>
          <w:noProof/>
        </w:rPr>
        <w:t>25</w:t>
      </w:r>
      <w:r w:rsidR="008D57FF">
        <w:fldChar w:fldCharType="end"/>
      </w:r>
      <w:r>
        <w:t>.</w:t>
      </w:r>
    </w:p>
    <w:p w14:paraId="67661F73" w14:textId="4E0E3331" w:rsidR="00674A14" w:rsidRDefault="008D57FF" w:rsidP="008D57FF">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1D1510">
        <w:rPr>
          <w:noProof/>
        </w:rPr>
        <w:t>25</w:t>
      </w:r>
      <w:r w:rsidR="00291A0D">
        <w:rPr>
          <w:noProof/>
        </w:rPr>
        <w:fldChar w:fldCharType="end"/>
      </w:r>
      <w:bookmarkEnd w:id="63"/>
      <w:r>
        <w:t xml:space="preserve"> - A modified system block diagram, indicating the selected functional blocks of the proposed system.</w:t>
      </w:r>
    </w:p>
    <w:p w14:paraId="160A1639" w14:textId="1BB0643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1D1510">
        <w:t xml:space="preserve">Figure </w:t>
      </w:r>
      <w:r w:rsidR="001D1510">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7E2351" w:rsidRPr="003B3762" w:rsidRDefault="007E235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1"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Um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mCUm&#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72"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3"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4"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7E2351" w:rsidRPr="003B3762" w:rsidRDefault="007E235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5"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6"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13D12108"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1D1510">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59715"/>
      <w:r>
        <w:lastRenderedPageBreak/>
        <w:t>EEG Hardware</w:t>
      </w:r>
      <w:bookmarkEnd w:id="65"/>
    </w:p>
    <w:p w14:paraId="6919D0E3" w14:textId="29E515BF"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D1510">
        <w:t xml:space="preserve">Figure </w:t>
      </w:r>
      <w:r w:rsidR="001D1510">
        <w:rPr>
          <w:noProof/>
        </w:rPr>
        <w:t>27</w:t>
      </w:r>
      <w:r w:rsidR="00565E52">
        <w:fldChar w:fldCharType="end"/>
      </w:r>
      <w:r w:rsidR="00842941">
        <w:t xml:space="preserve">. </w:t>
      </w:r>
    </w:p>
    <w:p w14:paraId="7527CDD6" w14:textId="08E9E539"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1D1510">
        <w:rPr>
          <w:noProof/>
        </w:rPr>
        <w:t>27</w:t>
      </w:r>
      <w:r w:rsidR="00291A0D">
        <w:rPr>
          <w:noProof/>
        </w:rPr>
        <w:fldChar w:fldCharType="end"/>
      </w:r>
      <w:bookmarkEnd w:id="66"/>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51276DEA"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D1510">
        <w:t xml:space="preserve">Table </w:t>
      </w:r>
      <w:r w:rsidR="001D1510">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2C5C110C" w:rsidR="00F46CF7" w:rsidRDefault="00F46CF7" w:rsidP="00F46CF7">
      <w:pPr>
        <w:pStyle w:val="Caption"/>
      </w:pPr>
      <w:bookmarkStart w:id="67" w:name="_Ref23791973"/>
      <w:r>
        <w:t xml:space="preserve">Table </w:t>
      </w:r>
      <w:r w:rsidR="00291A0D">
        <w:fldChar w:fldCharType="begin"/>
      </w:r>
      <w:r w:rsidR="00291A0D">
        <w:instrText xml:space="preserve"> SEQ Table \* ARABIC </w:instrText>
      </w:r>
      <w:r w:rsidR="00291A0D">
        <w:fldChar w:fldCharType="separate"/>
      </w:r>
      <w:r w:rsidR="001D1510">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8" w:name="_Toc44059716"/>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3E865BFB"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4383740A" w14:textId="77777777" w:rsidR="006A53A7" w:rsidRDefault="006A53A7" w:rsidP="002E6F4B">
      <w:pPr>
        <w:spacing w:line="360" w:lineRule="auto"/>
        <w:ind w:left="360"/>
      </w:pPr>
    </w:p>
    <w:p w14:paraId="05B50F38" w14:textId="32C0B704"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D1510" w:rsidRPr="00176B53">
        <w:t xml:space="preserve">Figure </w:t>
      </w:r>
      <w:r w:rsidR="001D1510">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D1510" w:rsidRPr="001D1510">
        <w:rPr>
          <w:noProof/>
        </w:rPr>
        <w:t xml:space="preserve">Figure </w:t>
      </w:r>
      <w:r w:rsidR="001D1510">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D1510">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1D1510">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1D1510">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59717"/>
      <w:r>
        <w:t>Power Supply and Grounding</w:t>
      </w:r>
      <w:bookmarkEnd w:id="69"/>
    </w:p>
    <w:p w14:paraId="492DF18E" w14:textId="53151E29"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6A53A7">
        <w:t xml:space="preserve">. It will also </w:t>
      </w:r>
      <w:r w:rsidR="00176B53">
        <w:t xml:space="preserve">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777EBAC9"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1D1510">
        <w:rPr>
          <w:noProof/>
        </w:rPr>
        <w:t>28</w:t>
      </w:r>
      <w:r w:rsidR="00291A0D">
        <w:rPr>
          <w:noProof/>
        </w:rPr>
        <w:fldChar w:fldCharType="end"/>
      </w:r>
      <w:bookmarkEnd w:id="70"/>
      <w:r w:rsidR="00F46CF7" w:rsidRPr="00176B53">
        <w:t xml:space="preserve"> - The PCB layout of the Data Acquisition Board.</w:t>
      </w:r>
    </w:p>
    <w:p w14:paraId="49D3C45A" w14:textId="211EE1A2"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1D1510">
        <w:rPr>
          <w:noProof/>
        </w:rPr>
        <w:t>29</w:t>
      </w:r>
      <w:r w:rsidR="00291A0D" w:rsidRPr="001D1510">
        <w:fldChar w:fldCharType="end"/>
      </w:r>
      <w:bookmarkEnd w:id="71"/>
      <w:r w:rsidR="00F46CF7" w:rsidRPr="001D1510">
        <w:t xml:space="preserve"> - A </w:t>
      </w:r>
      <w:r w:rsidRPr="001D1510">
        <w:t>photo of the Data Acquisition Board.</w:t>
      </w:r>
    </w:p>
    <w:p w14:paraId="3A25350B" w14:textId="60C75D3E"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59718"/>
      <w:r>
        <w:t>ADS1299</w:t>
      </w:r>
      <w:bookmarkEnd w:id="72"/>
    </w:p>
    <w:p w14:paraId="10D7A5E9" w14:textId="40EE4360"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AD4729">
        <w:instrText xml:space="preserve"> ADDIN EN.CITE &lt;EndNote&gt;&lt;Cite&gt;&lt;Author&gt;Harms&lt;/Author&gt;&lt;Year&gt;2019&lt;/Year&gt;&lt;RecNum&gt;127&lt;/RecNum&gt;&lt;DisplayText&gt;[106]&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AD4729">
        <w:rPr>
          <w:noProof/>
        </w:rPr>
        <w:t>[106]</w:t>
      </w:r>
      <w:r w:rsidR="00AD4729">
        <w:fldChar w:fldCharType="end"/>
      </w:r>
      <w:r w:rsidR="003304E0">
        <w:t>, it was conveyed that patient biasing is rarely used</w:t>
      </w:r>
      <w:r w:rsidR="00AD4729">
        <w:t>.</w:t>
      </w:r>
      <w:r w:rsidR="003304E0">
        <w:t xml:space="preserve"> </w:t>
      </w:r>
      <w:r w:rsidR="00AD4729">
        <w:t>A</w:t>
      </w:r>
      <w:r w:rsidR="003304E0">
        <w:t>ccurate signals can be recorded without implementing this featur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D1510">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59719"/>
      <w:r>
        <w:t>ATmega328P</w:t>
      </w:r>
      <w:bookmarkEnd w:id="73"/>
    </w:p>
    <w:p w14:paraId="3996AF88" w14:textId="174D46F1" w:rsidR="009014DF" w:rsidRDefault="006373C6" w:rsidP="002E6F4B">
      <w:pPr>
        <w:spacing w:line="360" w:lineRule="auto"/>
        <w:ind w:left="1080"/>
      </w:pPr>
      <w:r>
        <w:t xml:space="preserve">The implementation details for the ATmega328P were based on the Arduino Nano schematic </w:t>
      </w:r>
      <w:r>
        <w:fldChar w:fldCharType="begin"/>
      </w:r>
      <w:r w:rsidR="00AD4729">
        <w:instrText xml:space="preserve"> ADDIN EN.CITE &lt;EndNote&gt;&lt;Cite&gt;&lt;Author&gt;Vita&lt;/Author&gt;&lt;Year&gt;2014&lt;/Year&gt;&lt;RecNum&gt;86&lt;/RecNum&gt;&lt;DisplayText&gt;[10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AD4729">
        <w:rPr>
          <w:noProof/>
        </w:rPr>
        <w:t>[107]</w:t>
      </w:r>
      <w:r>
        <w:fldChar w:fldCharType="end"/>
      </w:r>
      <w:r>
        <w:t xml:space="preserve">. The chip </w:t>
      </w:r>
      <w:r w:rsidR="006B3048">
        <w:t>was</w:t>
      </w:r>
      <w:r>
        <w:t xml:space="preserv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59720"/>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59721"/>
      <w:r>
        <w:t>Interfaces</w:t>
      </w:r>
      <w:bookmarkEnd w:id="76"/>
    </w:p>
    <w:p w14:paraId="63A1C547" w14:textId="5E8BD475"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D1510">
        <w:t xml:space="preserve">Table </w:t>
      </w:r>
      <w:r w:rsidR="001D1510">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D1510">
        <w:t xml:space="preserve">Table </w:t>
      </w:r>
      <w:r w:rsidR="001D1510">
        <w:rPr>
          <w:noProof/>
        </w:rPr>
        <w:t>6</w:t>
      </w:r>
      <w:r w:rsidR="009009DE">
        <w:fldChar w:fldCharType="end"/>
      </w:r>
      <w:r w:rsidR="00491574">
        <w:t>.</w:t>
      </w:r>
    </w:p>
    <w:p w14:paraId="5CB50248" w14:textId="27255A7A" w:rsidR="002D3AE2" w:rsidRDefault="002D3AE2" w:rsidP="00D05175"/>
    <w:p w14:paraId="5F0CB763" w14:textId="1B987D1B"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1D1510">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56C5EE82"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AD4729">
              <w:instrText xml:space="preserve"> ADDIN EN.CITE &lt;EndNote&gt;&lt;Cite&gt;&lt;Author&gt;Atmel&lt;/Author&gt;&lt;Year&gt;2016&lt;/Year&gt;&lt;RecNum&gt;81&lt;/RecNum&gt;&lt;DisplayText&gt;[10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AD4729">
              <w:rPr>
                <w:noProof/>
              </w:rPr>
              <w:t>[108]</w:t>
            </w:r>
            <w:r>
              <w:fldChar w:fldCharType="end"/>
            </w:r>
            <w:r>
              <w:t>.</w:t>
            </w:r>
          </w:p>
        </w:tc>
      </w:tr>
    </w:tbl>
    <w:p w14:paraId="061F8959" w14:textId="4846ACCD" w:rsidR="00D948C1" w:rsidRDefault="00D948C1" w:rsidP="00D05175"/>
    <w:p w14:paraId="347BE8EE" w14:textId="14E44A92"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1D1510">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80" w:name="_Ref43894944"/>
      <w:bookmarkStart w:id="81" w:name="_Toc44059722"/>
      <w:r>
        <w:t>Isolation and Safety</w:t>
      </w:r>
      <w:bookmarkEnd w:id="80"/>
      <w:bookmarkEnd w:id="81"/>
    </w:p>
    <w:p w14:paraId="5D2CFEDC" w14:textId="70EB1ED3"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AD4729">
        <w:instrText xml:space="preserve"> ADDIN EN.CITE &lt;EndNote&gt;&lt;Cite&gt;&lt;Author&gt;Analog Devices&lt;/Author&gt;&lt;Year&gt;2012&lt;/Year&gt;&lt;RecNum&gt;101&lt;/RecNum&gt;&lt;DisplayText&gt;[10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AD4729">
        <w:rPr>
          <w:noProof/>
        </w:rPr>
        <w:t>[10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070A7666"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AD4729">
        <w:instrText xml:space="preserve"> ADDIN EN.CITE &lt;EndNote&gt;&lt;Cite&gt;&lt;Author&gt;Thought Technology Ltd.&lt;/Author&gt;&lt;Year&gt;n.d.&lt;/Year&gt;&lt;RecNum&gt;102&lt;/RecNum&gt;&lt;DisplayText&gt;[11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AD4729">
        <w:rPr>
          <w:noProof/>
        </w:rPr>
        <w:t>[110]</w:t>
      </w:r>
      <w:r w:rsidR="004B1AFC">
        <w:fldChar w:fldCharType="end"/>
      </w:r>
      <w:r w:rsidR="004B1AFC">
        <w:t xml:space="preserve">. While </w:t>
      </w:r>
      <w:r w:rsidR="004B1AFC">
        <w:lastRenderedPageBreak/>
        <w:t xml:space="preserve">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48176AA"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aforementioned </w:t>
      </w:r>
      <w:r w:rsidRPr="000D3AEF">
        <w:t>ADUM4160</w:t>
      </w:r>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AD4729">
        <w:instrText xml:space="preserve"> ADDIN EN.CITE &lt;EndNote&gt;&lt;Cite&gt;&lt;Author&gt;Digikey&lt;/Author&gt;&lt;Year&gt;n.d.&lt;/Year&gt;&lt;RecNum&gt;103&lt;/RecNum&gt;&lt;DisplayText&gt;[11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AD4729">
        <w:rPr>
          <w:noProof/>
        </w:rPr>
        <w:t>[111]</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472B4A00" w:rsidR="00A20BC7" w:rsidRDefault="004B1AFC" w:rsidP="004B1AFC">
      <w:pPr>
        <w:pStyle w:val="ListParagraph"/>
        <w:numPr>
          <w:ilvl w:val="0"/>
          <w:numId w:val="39"/>
        </w:numPr>
        <w:spacing w:line="360" w:lineRule="auto"/>
      </w:pPr>
      <w:r w:rsidRPr="001810A9">
        <w:rPr>
          <w:i/>
          <w:iCs/>
        </w:rPr>
        <w:t>Isolate the ADC</w:t>
      </w:r>
      <w:r>
        <w:t>. In this topology, the ATMega328PB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AD4729">
        <w:instrText xml:space="preserve"> ADDIN EN.CITE &lt;EndNote&gt;&lt;Cite&gt;&lt;Author&gt;Digikey&lt;/Author&gt;&lt;Year&gt;n.d.&lt;/Year&gt;&lt;RecNum&gt;104&lt;/RecNum&gt;&lt;DisplayText&gt;[11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AD4729">
        <w:rPr>
          <w:noProof/>
        </w:rPr>
        <w:t>[112]</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38B944B6"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AD4729">
        <w:instrText xml:space="preserve"> ADDIN EN.CITE &lt;EndNote&gt;&lt;Cite&gt;&lt;Author&gt;Standards Australia&lt;/Author&gt;&lt;Year&gt;1995&lt;/Year&gt;&lt;RecNum&gt;105&lt;/RecNum&gt;&lt;DisplayText&gt;[11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AD4729">
        <w:rPr>
          <w:noProof/>
        </w:rPr>
        <w:t>[113]</w:t>
      </w:r>
      <w:r w:rsidR="00D35323">
        <w:fldChar w:fldCharType="end"/>
      </w:r>
      <w:r w:rsidR="005B0D1C">
        <w:t xml:space="preserve"> and IPC-2221 </w:t>
      </w:r>
      <w:r w:rsidR="00D35323">
        <w:fldChar w:fldCharType="begin"/>
      </w:r>
      <w:r w:rsidR="00AD4729">
        <w:instrText xml:space="preserve"> ADDIN EN.CITE &lt;EndNote&gt;&lt;Cite&gt;&lt;Author&gt;IPC&lt;/Author&gt;&lt;Year&gt;2003&lt;/Year&gt;&lt;RecNum&gt;106&lt;/RecNum&gt;&lt;DisplayText&gt;[11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AD4729">
        <w:rPr>
          <w:noProof/>
        </w:rPr>
        <w:t>[114]</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59723"/>
      <w:r>
        <w:t>Data Acquisition System Software</w:t>
      </w:r>
      <w:bookmarkEnd w:id="82"/>
    </w:p>
    <w:p w14:paraId="1C05139E" w14:textId="7A5D0173"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1D1510">
        <w:t>Appendix D – Data Acquisition Software Documentation Excerpt</w:t>
      </w:r>
      <w:r w:rsidR="00CD0FCB">
        <w:fldChar w:fldCharType="end"/>
      </w:r>
      <w:r w:rsidR="00000EBF">
        <w:t xml:space="preserve">.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1D1510">
        <w:t xml:space="preserve">Figure </w:t>
      </w:r>
      <w:r w:rsidR="001D1510">
        <w:rPr>
          <w:noProof/>
        </w:rPr>
        <w:t>30</w:t>
      </w:r>
      <w:r w:rsidR="00B62A84">
        <w:fldChar w:fldCharType="end"/>
      </w:r>
      <w:r w:rsidR="00B62A84">
        <w:t>.</w:t>
      </w:r>
    </w:p>
    <w:p w14:paraId="68653250" w14:textId="48CA346D" w:rsidR="00B62A84" w:rsidRDefault="000C6BFB" w:rsidP="00D27260">
      <w:pPr>
        <w:pStyle w:val="Caption"/>
      </w:pPr>
      <w:bookmarkStart w:id="83" w:name="_Ref23792530"/>
      <w:r>
        <w:rPr>
          <w:noProof/>
          <w:lang w:eastAsia="en-AU"/>
        </w:rPr>
        <w:drawing>
          <wp:anchor distT="0" distB="0" distL="114300" distR="114300" simplePos="0" relativeHeight="251723776" behindDoc="0" locked="0" layoutInCell="1" allowOverlap="1" wp14:anchorId="4B289554" wp14:editId="1DEB5133">
            <wp:simplePos x="0" y="0"/>
            <wp:positionH relativeFrom="margin">
              <wp:posOffset>-312384</wp:posOffset>
            </wp:positionH>
            <wp:positionV relativeFrom="margin">
              <wp:posOffset>2620597</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r w:rsidR="00291A0D">
        <w:fldChar w:fldCharType="begin"/>
      </w:r>
      <w:r w:rsidR="00291A0D">
        <w:instrText xml:space="preserve"> SEQ Figure \* ARABIC </w:instrText>
      </w:r>
      <w:r w:rsidR="00291A0D">
        <w:fldChar w:fldCharType="separate"/>
      </w:r>
      <w:r w:rsidR="001D1510">
        <w:rPr>
          <w:noProof/>
        </w:rPr>
        <w:t>30</w:t>
      </w:r>
      <w:r w:rsidR="00291A0D">
        <w:rPr>
          <w:noProof/>
        </w:rPr>
        <w:fldChar w:fldCharType="end"/>
      </w:r>
      <w:bookmarkEnd w:id="83"/>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59724"/>
      <w:r>
        <w:t xml:space="preserve">SPI </w:t>
      </w:r>
      <w:r w:rsidR="00596FCD">
        <w:t>Timing Requirements</w:t>
      </w:r>
      <w:r>
        <w:t xml:space="preserve"> for ADS1299</w:t>
      </w:r>
      <w:bookmarkEnd w:id="84"/>
    </w:p>
    <w:p w14:paraId="6762F769" w14:textId="69E2C76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7E2351" w:rsidRPr="00025F89" w:rsidRDefault="007E235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7"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V6aGcwAgAAWgQAAA4AAAAAAAAAAAAAAAAA&#10;LgIAAGRycy9lMm9Eb2MueG1sUEsBAi0AFAAGAAgAAAAhAPdqaiDhAAAACwEAAA8AAAAAAAAAAAAA&#10;AAAAigQAAGRycy9kb3ducmV2LnhtbFBLBQYAAAAABAAEAPMAAACYBQAAAAA=&#10;" filled="f" stroked="f" strokeweight=".5pt">
                <v:textbox>
                  <w:txbxContent>
                    <w:p w14:paraId="6CD4B605" w14:textId="556B6E8B" w:rsidR="007E2351" w:rsidRPr="00025F89" w:rsidRDefault="007E235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4EDC61BA"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5"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7E2351" w:rsidRDefault="007E2351"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7E2351" w:rsidRDefault="007E2351"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7E2351" w:rsidRDefault="007E2351"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7E2351" w:rsidRDefault="007E2351"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7E2351" w:rsidRDefault="007E2351"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8"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i7AgQ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&#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">
                <v:shape id="Picture 410" o:spid="_x0000_s1179"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6" o:title=""/>
                </v:shape>
                <v:group id="Group 418" o:spid="_x0000_s1180"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1"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2"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3"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7E2351" w:rsidRDefault="007E2351"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4"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5"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6"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7"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8"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7E2351" w:rsidRDefault="007E2351"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89"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7E2351" w:rsidRDefault="007E2351" w:rsidP="006277FA">
                        <w:pPr>
                          <w:jc w:val="right"/>
                        </w:pPr>
                        <m:oMathPara>
                          <m:oMath>
                            <m:r>
                              <w:rPr>
                                <w:rFonts w:ascii="Cambria Math" w:hAnsi="Cambria Math"/>
                              </w:rPr>
                              <m:t>SCLK</m:t>
                            </m:r>
                          </m:oMath>
                        </m:oMathPara>
                      </w:p>
                    </w:txbxContent>
                  </v:textbox>
                </v:shape>
                <v:shape id="Text Box 437" o:spid="_x0000_s1190"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7E2351" w:rsidRDefault="007E2351" w:rsidP="006277FA">
                        <w:pPr>
                          <w:jc w:val="right"/>
                        </w:pPr>
                        <m:oMathPara>
                          <m:oMath>
                            <m:r>
                              <w:rPr>
                                <w:rFonts w:ascii="Cambria Math" w:hAnsi="Cambria Math"/>
                              </w:rPr>
                              <m:t>MOSI</m:t>
                            </m:r>
                          </m:oMath>
                        </m:oMathPara>
                      </w:p>
                    </w:txbxContent>
                  </v:textbox>
                </v:shape>
                <v:shape id="Text Box 438" o:spid="_x0000_s1191"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7E2351" w:rsidRDefault="007E2351"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239623D"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65F76CE"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5887D9"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ACCA478"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3CF08EE"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578E80D"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DAE01F7"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1D1510">
        <w:t xml:space="preserve">Figure </w:t>
      </w:r>
      <w:r w:rsidR="001D1510">
        <w:rPr>
          <w:noProof/>
        </w:rPr>
        <w:t>31</w:t>
      </w:r>
      <w:r w:rsidR="005970C3">
        <w:fldChar w:fldCharType="end"/>
      </w:r>
      <w:r w:rsidR="002F1D72">
        <w:t>.</w:t>
      </w:r>
    </w:p>
    <w:p w14:paraId="60AFB571" w14:textId="12BCB12A"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1D1510">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59725"/>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37DD2571"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1D1510" w:rsidRPr="00056B50">
        <w:t xml:space="preserve">Figure </w:t>
      </w:r>
      <w:r w:rsidR="001D1510">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1D1510" w:rsidRPr="00056B50">
        <w:t xml:space="preserve">Figure </w:t>
      </w:r>
      <w:r w:rsidR="001D1510">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2088B6E5"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1D1510">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6AFFD346"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1D1510">
        <w:t xml:space="preserve">Figure </w:t>
      </w:r>
      <w:r w:rsidR="001D1510">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1D1510">
        <w:t xml:space="preserve">Figure </w:t>
      </w:r>
      <w:r w:rsidR="001D1510">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362B206"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7E2351" w:rsidRPr="003A448B" w:rsidRDefault="007E2351"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7E2351" w:rsidRPr="003A448B" w:rsidRDefault="007E2351"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7E2351" w:rsidRPr="003A448B" w:rsidRDefault="007E2351"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7E2351" w:rsidRPr="003A448B" w:rsidRDefault="007E2351"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7E2351" w:rsidRPr="003A448B" w:rsidRDefault="007E2351"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7E2351" w:rsidRDefault="007E2351"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7E2351" w:rsidRDefault="007E2351"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7E2351" w:rsidRDefault="007E2351"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7E2351" w:rsidRDefault="007E2351"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7E2351" w:rsidRDefault="007E2351"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7E2351" w:rsidRDefault="007E2351"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2"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">
                <v:group id="Group 466" o:spid="_x0000_s1193"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4"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5"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9" o:title=""/>
                    </v:shape>
                    <v:group id="Group 443" o:spid="_x0000_s1196"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7E2351" w:rsidRPr="003A448B" w:rsidRDefault="007E2351" w:rsidP="003A448B">
                              <w:pPr>
                                <w:jc w:val="center"/>
                                <w:rPr>
                                  <w:lang w:val="en-US"/>
                                </w:rPr>
                              </w:pPr>
                              <w:r>
                                <w:rPr>
                                  <w:lang w:val="en-US"/>
                                </w:rPr>
                                <w:t>1</w:t>
                              </w:r>
                            </w:p>
                          </w:txbxContent>
                        </v:textbox>
                      </v:shape>
                    </v:group>
                    <v:shape id="Straight Arrow Connector 444" o:spid="_x0000_s1199"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0"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7E2351" w:rsidRPr="003A448B" w:rsidRDefault="007E2351" w:rsidP="003A448B">
                              <w:pPr>
                                <w:jc w:val="center"/>
                                <w:rPr>
                                  <w:lang w:val="en-US"/>
                                </w:rPr>
                              </w:pPr>
                              <w:r>
                                <w:rPr>
                                  <w:lang w:val="en-US"/>
                                </w:rPr>
                                <w:t>2</w:t>
                              </w:r>
                            </w:p>
                          </w:txbxContent>
                        </v:textbox>
                      </v:shape>
                    </v:group>
                    <v:shape id="Straight Arrow Connector 448" o:spid="_x0000_s1203"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4"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7E2351" w:rsidRPr="003A448B" w:rsidRDefault="007E2351" w:rsidP="00515A96">
                              <w:pPr>
                                <w:jc w:val="center"/>
                                <w:rPr>
                                  <w:lang w:val="en-US"/>
                                </w:rPr>
                              </w:pPr>
                              <w:r>
                                <w:rPr>
                                  <w:lang w:val="en-US"/>
                                </w:rPr>
                                <w:t>3</w:t>
                              </w:r>
                            </w:p>
                          </w:txbxContent>
                        </v:textbox>
                      </v:shape>
                    </v:group>
                    <v:shape id="Straight Arrow Connector 452" o:spid="_x0000_s1207"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8"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0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7E2351" w:rsidRPr="003A448B" w:rsidRDefault="007E2351" w:rsidP="00515A96">
                              <w:pPr>
                                <w:jc w:val="center"/>
                                <w:rPr>
                                  <w:lang w:val="en-US"/>
                                </w:rPr>
                              </w:pPr>
                              <w:r>
                                <w:rPr>
                                  <w:lang w:val="en-US"/>
                                </w:rPr>
                                <w:t>4</w:t>
                              </w:r>
                            </w:p>
                          </w:txbxContent>
                        </v:textbox>
                      </v:shape>
                    </v:group>
                    <v:shape id="Straight Arrow Connector 456" o:spid="_x0000_s1211"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2"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7E2351" w:rsidRPr="003A448B" w:rsidRDefault="007E2351" w:rsidP="00515A96">
                              <w:pPr>
                                <w:jc w:val="center"/>
                                <w:rPr>
                                  <w:lang w:val="en-US"/>
                                </w:rPr>
                              </w:pPr>
                              <w:r>
                                <w:rPr>
                                  <w:lang w:val="en-US"/>
                                </w:rPr>
                                <w:t>5</w:t>
                              </w:r>
                            </w:p>
                          </w:txbxContent>
                        </v:textbox>
                      </v:shape>
                    </v:group>
                    <v:shape id="Straight Arrow Connector 463" o:spid="_x0000_s1215"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6"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7"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7E2351" w:rsidRDefault="007E2351" w:rsidP="0044476E">
                        <m:oMathPara>
                          <m:oMath>
                            <m:r>
                              <w:rPr>
                                <w:rFonts w:ascii="Cambria Math" w:hAnsi="Cambria Math"/>
                              </w:rPr>
                              <m:t>START</m:t>
                            </m:r>
                          </m:oMath>
                        </m:oMathPara>
                      </w:p>
                    </w:txbxContent>
                  </v:textbox>
                </v:shape>
                <v:shape id="Text Box 468" o:spid="_x0000_s1218"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7E2351" w:rsidRDefault="007E2351"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19"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7E2351" w:rsidRDefault="007E2351"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0"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7E2351" w:rsidRDefault="007E2351" w:rsidP="0044476E">
                        <m:oMathPara>
                          <m:oMath>
                            <m:r>
                              <w:rPr>
                                <w:rFonts w:ascii="Cambria Math" w:hAnsi="Cambria Math"/>
                              </w:rPr>
                              <m:t>SCLK</m:t>
                            </m:r>
                          </m:oMath>
                        </m:oMathPara>
                      </w:p>
                    </w:txbxContent>
                  </v:textbox>
                </v:shape>
                <v:shape id="Text Box 471" o:spid="_x0000_s1221"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7E2351" w:rsidRDefault="007E2351" w:rsidP="0044476E">
                        <m:oMathPara>
                          <m:oMath>
                            <m:r>
                              <w:rPr>
                                <w:rFonts w:ascii="Cambria Math" w:hAnsi="Cambria Math"/>
                              </w:rPr>
                              <m:t>MOSI</m:t>
                            </m:r>
                          </m:oMath>
                        </m:oMathPara>
                      </w:p>
                    </w:txbxContent>
                  </v:textbox>
                </v:shape>
                <v:shape id="Text Box 472" o:spid="_x0000_s1222"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7E2351" w:rsidRDefault="007E2351"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1D1510">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1D1510">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1D1510">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1D1510">
        <w:t>4.3.2</w:t>
      </w:r>
      <w:r>
        <w:fldChar w:fldCharType="end"/>
      </w:r>
      <w:r>
        <w:t>.</w:t>
      </w:r>
    </w:p>
    <w:p w14:paraId="27B2A501" w14:textId="095AC39B"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D1510" w:rsidRPr="00056B50">
        <w:t xml:space="preserve">Table </w:t>
      </w:r>
      <w:r w:rsidR="001D1510">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5ADD21A2"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1D1510">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59726"/>
      <w:r>
        <w:t>Processing and Transmission</w:t>
      </w:r>
      <w:bookmarkEnd w:id="91"/>
      <w:bookmarkEnd w:id="92"/>
    </w:p>
    <w:p w14:paraId="77C52ADC" w14:textId="50F47DDD"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59727"/>
      <w:r>
        <w:t>Classification and Control Hardware</w:t>
      </w:r>
      <w:bookmarkEnd w:id="93"/>
    </w:p>
    <w:p w14:paraId="4847747A" w14:textId="6D0E29DC"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AD4729">
        <w:instrText xml:space="preserve"> ADDIN EN.CITE &lt;EndNote&gt;&lt;Cite&gt;&lt;Author&gt;Thornton&lt;/Author&gt;&lt;Year&gt;2016&lt;/Year&gt;&lt;RecNum&gt;76&lt;/RecNum&gt;&lt;DisplayText&gt;[11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AD4729">
        <w:rPr>
          <w:noProof/>
        </w:rPr>
        <w:t>[115]</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656D0CFE"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channelling, as outlined in Section </w:t>
      </w:r>
      <w:r w:rsidR="00F84D5A">
        <w:fldChar w:fldCharType="begin"/>
      </w:r>
      <w:r w:rsidR="00F84D5A">
        <w:instrText xml:space="preserve"> REF _Ref44068182 \r \h </w:instrText>
      </w:r>
      <w:r w:rsidR="00F84D5A">
        <w:fldChar w:fldCharType="separate"/>
      </w:r>
      <w:r w:rsidR="00F84D5A">
        <w:t>6</w:t>
      </w:r>
      <w:r w:rsidR="00F84D5A">
        <w:fldChar w:fldCharType="end"/>
      </w:r>
      <w:r w:rsidR="00F84D5A">
        <w:t>.</w:t>
      </w:r>
    </w:p>
    <w:p w14:paraId="40042948" w14:textId="77777777" w:rsidR="00883E17" w:rsidRDefault="00883E17" w:rsidP="00883E17">
      <w:pPr>
        <w:spacing w:line="360" w:lineRule="auto"/>
      </w:pPr>
    </w:p>
    <w:p w14:paraId="573BA127" w14:textId="44C47688" w:rsidR="00883E17" w:rsidRDefault="00883E17" w:rsidP="00883E17">
      <w:pPr>
        <w:spacing w:line="360" w:lineRule="auto"/>
      </w:pPr>
      <w:r>
        <w:lastRenderedPageBreak/>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 MERGEFORMAT </w:instrText>
      </w:r>
      <w:r>
        <w:fldChar w:fldCharType="separate"/>
      </w:r>
      <w:r>
        <w:t xml:space="preserve">Figure </w:t>
      </w:r>
      <w:r>
        <w:rPr>
          <w:noProof/>
        </w:rPr>
        <w:t>34</w:t>
      </w:r>
      <w:r>
        <w:fldChar w:fldCharType="end"/>
      </w:r>
      <w:r>
        <w:t xml:space="preserve">. </w:t>
      </w:r>
    </w:p>
    <w:p w14:paraId="11A37598" w14:textId="0F625D74"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7E2351" w:rsidRPr="00254DA5" w:rsidRDefault="007E2351"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7E2351" w:rsidRPr="00254DA5" w:rsidRDefault="007E2351"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3"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yDz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Hyfuhtdo8IlSjkC6cF1aza4Hc&#10;3VLrVtTgaMYgrhv3EZ+yVthM9a2IVMp8e2ncz0faYI3IHkf9IrJfd9RXeP1eIqHzZDyGWxc643ya&#10;omOOLetji9w1lwq3SRLQhaaf7+qhWRrVfMattPS7wkQlw96LyA3NS9ddQLjVGF8uw6Tu4LiVdxrH&#10;TRLI88q8bz9To3v5OmTwgxokdKLibm5H+3LnVCmCxJ9Y7fmHnH+brucv6Hr+al2PM1z5QdiTdJ7N&#10;01NdZ4erIk3zZPyf6/pQw//r+vfoOjwH8FYKN03/rvOPseN+qIOn1+fFd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">
                <v:shape id="Picture 177" o:spid="_x0000_s122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1" o:title=""/>
                </v:shape>
                <v:shape id="Text Box 178" o:spid="_x0000_s122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7E2351" w:rsidRPr="00254DA5" w:rsidRDefault="007E2351" w:rsidP="00254DA5">
                        <w:pPr>
                          <w:jc w:val="center"/>
                          <w:rPr>
                            <w:lang w:val="en-US"/>
                          </w:rPr>
                        </w:pPr>
                        <w:r>
                          <w:rPr>
                            <w:lang w:val="en-US"/>
                          </w:rPr>
                          <w:t>Prosthetic Forearm</w:t>
                        </w:r>
                      </w:p>
                    </w:txbxContent>
                  </v:textbox>
                </v:shape>
                <v:shape id="Text Box 179" o:spid="_x0000_s122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7E2351" w:rsidRPr="00254DA5" w:rsidRDefault="007E2351"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Pr>
          <w:noProof/>
        </w:rPr>
        <w:t>34</w:t>
      </w:r>
      <w:r>
        <w:rPr>
          <w:noProof/>
        </w:rPr>
        <w:fldChar w:fldCharType="end"/>
      </w:r>
      <w:bookmarkEnd w:id="94"/>
      <w:r>
        <w:t xml:space="preserve"> - A CAD model of the prosthetic forearm, with a shape representing the maximum PCB area (86.8mm wide, 68mm tall).</w:t>
      </w:r>
    </w:p>
    <w:p w14:paraId="04AAE9CB" w14:textId="6D87A76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AD4729">
        <w:instrText xml:space="preserve"> ADDIN EN.CITE &lt;EndNote&gt;&lt;Cite&gt;&lt;Author&gt;ST Electronics&lt;/Author&gt;&lt;Year&gt;2017&lt;/Year&gt;&lt;RecNum&gt;82&lt;/RecNum&gt;&lt;DisplayText&gt;[116, 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AD4729">
        <w:rPr>
          <w:noProof/>
        </w:rPr>
        <w:t>[116, 117]</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1D1510">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1D1510">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D1510">
        <w:t xml:space="preserve">Figure </w:t>
      </w:r>
      <w:r w:rsidR="001D1510">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1D1510">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77A006AF"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1D1510">
        <w:t xml:space="preserve">Figure </w:t>
      </w:r>
      <w:r w:rsidR="001D1510">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1D1510">
        <w:t xml:space="preserve">Figure </w:t>
      </w:r>
      <w:r w:rsidR="001D1510">
        <w:rPr>
          <w:noProof/>
        </w:rPr>
        <w:t>36</w:t>
      </w:r>
      <w:r w:rsidR="00F200B3">
        <w:fldChar w:fldCharType="end"/>
      </w:r>
      <w:r>
        <w:t>.</w:t>
      </w:r>
    </w:p>
    <w:p w14:paraId="055FA2A0" w14:textId="512D515F"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59728"/>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5BAE86BB"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22F06F83"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7333E5">
        <w:instrText xml:space="preserve"> ADDIN EN.CITE &lt;EndNote&gt;&lt;Cite&gt;&lt;Author&gt;Microchip&lt;/Author&gt;&lt;Year&gt;2012&lt;/Year&gt;&lt;RecNum&gt;100&lt;/RecNum&gt;&lt;DisplayText&gt;[118, 11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7333E5">
        <w:rPr>
          <w:noProof/>
        </w:rPr>
        <w:t>[118, 119]</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52798068"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D1510">
        <w:t xml:space="preserve">Figure </w:t>
      </w:r>
      <w:r w:rsidR="001D1510">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6C7F3470"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1D1510">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59729"/>
      <w:r>
        <w:t>STM32VGT</w:t>
      </w:r>
      <w:bookmarkEnd w:id="99"/>
    </w:p>
    <w:p w14:paraId="667DAF58" w14:textId="7BD7BC6A"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AD4729">
        <w:instrText xml:space="preserve"> ADDIN EN.CITE &lt;EndNote&gt;&lt;Cite&gt;&lt;Author&gt;ST Electronics&lt;/Author&gt;&lt;Year&gt;2017&lt;/Year&gt;&lt;RecNum&gt;82&lt;/RecNum&gt;&lt;DisplayText&gt;[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AD4729">
        <w:rPr>
          <w:noProof/>
        </w:rPr>
        <w:t>[116]</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D1510">
        <w:t xml:space="preserve">Figure </w:t>
      </w:r>
      <w:r w:rsidR="001D1510">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1D4C008"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1D1510">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59730"/>
      <w:r>
        <w:lastRenderedPageBreak/>
        <w:t>Measurement and Control</w:t>
      </w:r>
      <w:bookmarkEnd w:id="101"/>
    </w:p>
    <w:p w14:paraId="15F1E0E0" w14:textId="667C8177"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r>
        <w:t xml:space="preserve">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AD4729">
        <w:instrText xml:space="preserve"> ADDIN EN.CITE &lt;EndNote&gt;&lt;Cite&gt;&lt;Author&gt;ST Electronics&lt;/Author&gt;&lt;Year&gt;2016&lt;/Year&gt;&lt;RecNum&gt;83&lt;/RecNum&gt;&lt;DisplayText&gt;[11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AD4729">
        <w:rPr>
          <w:noProof/>
        </w:rPr>
        <w:t>[117]</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r w:rsidR="00313383">
        <w:t>kΩ series resistor, and has a 100</w:t>
      </w:r>
      <w:r w:rsidR="00473CCB" w:rsidRPr="00473CCB">
        <w:rPr>
          <w:sz w:val="12"/>
          <w:szCs w:val="12"/>
        </w:rPr>
        <w:t xml:space="preserve"> </w:t>
      </w:r>
      <w:r w:rsidR="00313383">
        <w:t>kΩ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1D1510">
        <w:t xml:space="preserve">Figure </w:t>
      </w:r>
      <w:r w:rsidR="001D1510">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D1510">
        <w:t xml:space="preserve">Figure </w:t>
      </w:r>
      <w:r w:rsidR="001D1510">
        <w:rPr>
          <w:noProof/>
        </w:rPr>
        <w:t>40</w:t>
      </w:r>
      <w:r w:rsidR="00DD1728">
        <w:fldChar w:fldCharType="end"/>
      </w:r>
      <w:r w:rsidR="00313383">
        <w:t>. Each ADC channel takes its measurement from the feedback points FB_REF, FB1 through FB</w:t>
      </w:r>
      <w:r w:rsidR="000E7EE6">
        <w:t xml:space="preserve">6. </w:t>
      </w:r>
    </w:p>
    <w:p w14:paraId="108A41D5" w14:textId="4CEB1DF3"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1D1510">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59731"/>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7F0EF7F2"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1D1510">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59732"/>
      <w:r>
        <w:t>Interfaces</w:t>
      </w:r>
      <w:bookmarkEnd w:id="106"/>
    </w:p>
    <w:p w14:paraId="30ADD808" w14:textId="05EAEECE"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D1510">
        <w:t xml:space="preserve">Table </w:t>
      </w:r>
      <w:r w:rsidR="001D1510">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D1510">
        <w:t xml:space="preserve">Table </w:t>
      </w:r>
      <w:r w:rsidR="001D1510">
        <w:rPr>
          <w:noProof/>
        </w:rPr>
        <w:t>9</w:t>
      </w:r>
      <w:r w:rsidR="00136858">
        <w:fldChar w:fldCharType="end"/>
      </w:r>
      <w:r>
        <w:t>.</w:t>
      </w:r>
    </w:p>
    <w:p w14:paraId="20D81B9C" w14:textId="77777777" w:rsidR="00671CAE" w:rsidRDefault="00671CAE" w:rsidP="002778E0">
      <w:pPr>
        <w:spacing w:line="360" w:lineRule="auto"/>
        <w:ind w:left="810"/>
      </w:pPr>
    </w:p>
    <w:p w14:paraId="3B7FCFCA" w14:textId="0870ABC9"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1D1510">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6A9C3C0A"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1D1510">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59733"/>
      <w:r>
        <w:t>Classification and Control Software</w:t>
      </w:r>
      <w:bookmarkEnd w:id="109"/>
    </w:p>
    <w:p w14:paraId="46A5AF65" w14:textId="4AF9747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D1510">
        <w:t xml:space="preserve">Figure </w:t>
      </w:r>
      <w:r w:rsidR="001D1510">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20F6BCC"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1D1510">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59734"/>
      <w:r>
        <w:t>Serial Library</w:t>
      </w:r>
      <w:bookmarkEnd w:id="111"/>
      <w:bookmarkEnd w:id="112"/>
    </w:p>
    <w:p w14:paraId="5E848EF6" w14:textId="2E8271E0" w:rsidR="00173CAF" w:rsidRDefault="00173CAF" w:rsidP="00B72C05">
      <w:pPr>
        <w:spacing w:line="360" w:lineRule="auto"/>
        <w:ind w:left="810"/>
      </w:pPr>
      <w:r>
        <w:t xml:space="preserve">Utilising the Hardware Abstraction Layer (HAL) functions provided by ST Electronics </w:t>
      </w:r>
      <w:r>
        <w:fldChar w:fldCharType="begin"/>
      </w:r>
      <w:r w:rsidR="00120D7B">
        <w:instrText xml:space="preserve"> ADDIN EN.CITE &lt;EndNote&gt;&lt;Cite&gt;&lt;Author&gt;ST Electronics&lt;/Author&gt;&lt;Year&gt;2017&lt;/Year&gt;&lt;RecNum&gt;87&lt;/RecNum&gt;&lt;DisplayText&gt;[12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120D7B">
        <w:rPr>
          <w:noProof/>
        </w:rPr>
        <w:t>[12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59735"/>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59736"/>
      <w:r>
        <w:t>Classification Module</w:t>
      </w:r>
      <w:bookmarkEnd w:id="114"/>
      <w:bookmarkEnd w:id="115"/>
      <w:bookmarkEnd w:id="116"/>
    </w:p>
    <w:p w14:paraId="4B79E3B5" w14:textId="0C05166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D1510">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77777777"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7E2351" w:rsidRPr="00025F89" w:rsidRDefault="007E2351" w:rsidP="00480511">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7"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8sN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xmccG8qPgGepWxBn5KLEEEvh/Kuw2AjMjS33LziKitCMThZnO7K//uYP+RAKUc4abFjG3c+9&#10;sIqz6ruGhOPBcBhWMl6Go7sUF3sd2VxH9L5+JCzxAO/JyGiGfF+dzcJS/YbHMA9dERJaonfG/dl8&#10;9N3e4zFJNZ/HJCyhEX6pV0aG0oHWQPG6fRPWnHTwEPCZzrsoJh/k6HI7QeZ7T0UZtQpEd6ye+McC&#10;R7VPjy28kOt7zHr/S5j9Bg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S18sNMAIAAFoEAAAOAAAAAAAAAAAAAAAAAC4C&#10;AABkcnMvZTJvRG9jLnhtbFBLAQItABQABgAIAAAAIQBpaHsG3wAAAAgBAAAPAAAAAAAAAAAAAAAA&#10;AIoEAABkcnMvZG93bnJldi54bWxQSwUGAAAAAAQABADzAAAAlgUAAAAA&#10;" filled="f" stroked="f" strokeweight=".5pt">
                <v:textbox>
                  <w:txbxContent>
                    <w:p w14:paraId="75A72986" w14:textId="10017D12" w:rsidR="007E2351" w:rsidRPr="00025F89" w:rsidRDefault="007E2351" w:rsidP="00480511">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D1510">
        <w:t xml:space="preserve">Figure </w:t>
      </w:r>
      <w:r w:rsidR="001D1510">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856FE9">
        <w:fldChar w:fldCharType="begin"/>
      </w:r>
      <w:r w:rsidR="00856FE9">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856FE9">
        <w:rPr>
          <w:noProof/>
        </w:rPr>
        <w:t>[121]</w:t>
      </w:r>
      <w:r w:rsidR="00856FE9">
        <w:fldChar w:fldCharType="end"/>
      </w:r>
      <w:r w:rsidR="00856FE9">
        <w:t xml:space="preserve">. </w:t>
      </w:r>
    </w:p>
    <w:p w14:paraId="56129CB4" w14:textId="248AAF9D" w:rsidR="00480511" w:rsidRDefault="00480511" w:rsidP="002778E0">
      <w:pPr>
        <w:spacing w:line="360" w:lineRule="auto"/>
        <w:ind w:left="900"/>
      </w:pPr>
    </w:p>
    <w:p w14:paraId="6B692982" w14:textId="41FD907F"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1D1510">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120D7B">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120D7B">
        <w:rPr>
          <w:noProof/>
        </w:rPr>
        <w:t>[121]</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59737"/>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59738"/>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0D3B243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120D7B">
        <w:rPr>
          <w:color w:val="000000"/>
        </w:rPr>
        <w:instrText xml:space="preserve"> ADDIN EN.CITE &lt;EndNote&gt;&lt;Cite&gt;&lt;Author&gt;Mota&lt;/Author&gt;&lt;Year&gt;2017&lt;/Year&gt;&lt;RecNum&gt;77&lt;/RecNum&gt;&lt;DisplayText&gt;[12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120D7B">
        <w:rPr>
          <w:noProof/>
          <w:color w:val="000000"/>
        </w:rPr>
        <w:t>[122]</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2CF2D8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D1510">
        <w:t xml:space="preserve">Figure </w:t>
      </w:r>
      <w:r w:rsidR="001D1510">
        <w:rPr>
          <w:noProof/>
        </w:rPr>
        <w:t>43</w:t>
      </w:r>
      <w:r w:rsidR="003C764F">
        <w:rPr>
          <w:color w:val="000000"/>
        </w:rPr>
        <w:fldChar w:fldCharType="end"/>
      </w:r>
      <w:r w:rsidR="003C764F">
        <w:rPr>
          <w:color w:val="000000"/>
        </w:rPr>
        <w:t xml:space="preserve">. </w:t>
      </w:r>
    </w:p>
    <w:p w14:paraId="32066B3F" w14:textId="11121A31"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0"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7E2351" w:rsidRPr="0060068C" w:rsidRDefault="007E235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7E2351" w:rsidRPr="0060068C" w:rsidRDefault="007E235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2"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7E2351" w:rsidRPr="0060068C" w:rsidRDefault="007E235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28"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">
                <v:group id="Group 89" o:spid="_x0000_s122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3" o:title="" cropbottom="12469f"/>
                  </v:shape>
                  <v:shape id="Text Box 53" o:spid="_x0000_s123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7E2351" w:rsidRPr="0060068C" w:rsidRDefault="007E2351" w:rsidP="00A67871">
                          <w:pPr>
                            <w:jc w:val="center"/>
                            <w:rPr>
                              <w:lang w:val="en-US"/>
                            </w:rPr>
                          </w:pPr>
                          <w:r>
                            <w:rPr>
                              <w:lang w:val="en-US"/>
                            </w:rPr>
                            <w:t>(a)</w:t>
                          </w:r>
                        </w:p>
                      </w:txbxContent>
                    </v:textbox>
                  </v:shape>
                </v:group>
                <v:group id="Group 90" o:spid="_x0000_s123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4" o:title="" croptop="3865f" cropbottom="8079f"/>
                  </v:shape>
                  <v:shape id="Text Box 54" o:spid="_x0000_s123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7E2351" w:rsidRPr="0060068C" w:rsidRDefault="007E2351" w:rsidP="00A67871">
                          <w:pPr>
                            <w:jc w:val="center"/>
                            <w:rPr>
                              <w:lang w:val="en-US"/>
                            </w:rPr>
                          </w:pPr>
                          <w:r>
                            <w:rPr>
                              <w:lang w:val="en-US"/>
                            </w:rPr>
                            <w:t>(b)</w:t>
                          </w:r>
                        </w:p>
                      </w:txbxContent>
                    </v:textbox>
                  </v:shape>
                </v:group>
                <v:group id="Group 91" o:spid="_x0000_s123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5" o:title="" croptop="12902f"/>
                  </v:shape>
                  <v:shape id="Text Box 88" o:spid="_x0000_s123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7E2351" w:rsidRPr="0060068C" w:rsidRDefault="007E235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1D1510">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59739"/>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59740"/>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94D3AF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D1510">
        <w:t xml:space="preserve">Figure </w:t>
      </w:r>
      <w:r w:rsidR="001D1510">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59741"/>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18C7415A"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1D1510">
        <w:rPr>
          <w:noProof/>
        </w:rPr>
        <w:t>44</w:t>
      </w:r>
      <w:r w:rsidR="00291A0D">
        <w:rPr>
          <w:noProof/>
        </w:rPr>
        <w:fldChar w:fldCharType="end"/>
      </w:r>
      <w:bookmarkEnd w:id="124"/>
      <w:r w:rsidR="003E5CC3">
        <w:t xml:space="preserve"> - A screenshot of the demonstration app.</w:t>
      </w:r>
    </w:p>
    <w:p w14:paraId="53C2AB17" w14:textId="271D64DB"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D1510">
        <w:t xml:space="preserve">Figure </w:t>
      </w:r>
      <w:r w:rsidR="001D1510">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8">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7E2351" w:rsidRPr="0060068C" w:rsidRDefault="007E235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7E2351" w:rsidRPr="0060068C" w:rsidRDefault="007E235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8"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UC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k6kbddCLJ8RKYjgyrqW7KaE2txRbeZU&#10;4ZIEQODiZz7hkVcCm4mu5ZFCqC+v9dv5ODOMemSDS1fm6b/X1Fak6kOD05xZqOGW5ox4PA1hqP2R&#10;xf5Is66vBGgS4IopmWva+abqm7kS9SPuh5d2VwzRhmHvzDN988rAwgDul4xfXrp2W+jumnuJ8tgS&#10;32rpw/aRKtkJrsEBfhQ9fo50t53bQvwSpMtLJ8q7rALr1gCW/ytQQz7ay90O1A6L1g1g/xRQh2Hg&#10;x5Pwp0K1qxW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HNQKb4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3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9" o:title=""/>
                  </v:shape>
                  <v:shape id="Picture 34" o:spid="_x0000_s124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0" o:title="" croptop="1478f" cropbottom="1529f" cropleft="2903f" cropright="4943f"/>
                  </v:shape>
                </v:group>
                <v:shape id="Text Box 85" o:spid="_x0000_s124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7E2351" w:rsidRPr="0060068C" w:rsidRDefault="007E2351" w:rsidP="0060068C">
                        <w:pPr>
                          <w:jc w:val="center"/>
                          <w:rPr>
                            <w:lang w:val="en-US"/>
                          </w:rPr>
                        </w:pPr>
                        <w:r>
                          <w:rPr>
                            <w:lang w:val="en-US"/>
                          </w:rPr>
                          <w:t>(a)</w:t>
                        </w:r>
                      </w:p>
                    </w:txbxContent>
                  </v:textbox>
                </v:shape>
                <v:shape id="Text Box 86" o:spid="_x0000_s124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7E2351" w:rsidRPr="0060068C" w:rsidRDefault="007E2351" w:rsidP="0060068C">
                        <w:pPr>
                          <w:jc w:val="center"/>
                          <w:rPr>
                            <w:lang w:val="en-US"/>
                          </w:rPr>
                        </w:pPr>
                        <w:r>
                          <w:rPr>
                            <w:lang w:val="en-US"/>
                          </w:rPr>
                          <w:t>(b)</w:t>
                        </w:r>
                      </w:p>
                    </w:txbxContent>
                  </v:textbox>
                </v:shape>
                <w10:wrap type="topAndBottom"/>
              </v:group>
            </w:pict>
          </mc:Fallback>
        </mc:AlternateContent>
      </w:r>
    </w:p>
    <w:p w14:paraId="18FE60D8" w14:textId="1A9515D9"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1D1510">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59742"/>
      <w:r>
        <w:t xml:space="preserve">Interim </w:t>
      </w:r>
      <w:r w:rsidR="00BF28BA" w:rsidRPr="001917F8">
        <w:t>Demonstration Board Software</w:t>
      </w:r>
      <w:bookmarkEnd w:id="126"/>
    </w:p>
    <w:p w14:paraId="29599C95" w14:textId="72CE4DD9"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D1510">
        <w:t xml:space="preserve">Figure </w:t>
      </w:r>
      <w:r w:rsidR="001D1510">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3B1CB868"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1D1510">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59743"/>
      <w:r>
        <w:lastRenderedPageBreak/>
        <w:t>Modular Biosignal Front End</w:t>
      </w:r>
      <w:bookmarkEnd w:id="128"/>
    </w:p>
    <w:p w14:paraId="363D2DD2" w14:textId="6F64A649"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120D7B">
        <w:instrText xml:space="preserve"> ADDIN EN.CITE </w:instrText>
      </w:r>
      <w:r w:rsidR="00120D7B">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120D7B">
        <w:instrText xml:space="preserve"> ADDIN EN.CITE.DATA </w:instrText>
      </w:r>
      <w:r w:rsidR="00120D7B">
        <w:fldChar w:fldCharType="end"/>
      </w:r>
      <w:r w:rsidR="00BD1798">
        <w:fldChar w:fldCharType="separate"/>
      </w:r>
      <w:r w:rsidR="00120D7B">
        <w:rPr>
          <w:noProof/>
        </w:rPr>
        <w:t>[46, 55, 57, 123]</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D1510">
        <w:t xml:space="preserve">Figure </w:t>
      </w:r>
      <w:r w:rsidR="001D1510">
        <w:rPr>
          <w:noProof/>
        </w:rPr>
        <w:t>47</w:t>
      </w:r>
      <w:r w:rsidR="00CE7E21">
        <w:fldChar w:fldCharType="end"/>
      </w:r>
      <w:r w:rsidR="009C5FE1">
        <w:t>.</w:t>
      </w:r>
    </w:p>
    <w:p w14:paraId="52C7A073" w14:textId="08D201B1"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1D1510">
        <w:rPr>
          <w:noProof/>
        </w:rPr>
        <w:t>47</w:t>
      </w:r>
      <w:r w:rsidR="00291A0D">
        <w:rPr>
          <w:noProof/>
        </w:rPr>
        <w:fldChar w:fldCharType="end"/>
      </w:r>
      <w:bookmarkEnd w:id="129"/>
      <w:r>
        <w:t xml:space="preserve"> – A photo of the Modular Biosignal Front End</w:t>
      </w:r>
    </w:p>
    <w:p w14:paraId="1CDB8609" w14:textId="78FC1FBB"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120D7B">
        <w:instrText xml:space="preserve"> ADDIN EN.CITE &lt;EndNote&gt;&lt;Cite&gt;&lt;Author&gt;Jamal&lt;/Author&gt;&lt;Year&gt;2012&lt;/Year&gt;&lt;RecNum&gt;90&lt;/RecNum&gt;&lt;DisplayText&gt;[12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120D7B">
        <w:rPr>
          <w:noProof/>
        </w:rPr>
        <w:t>[124]</w:t>
      </w:r>
      <w:r>
        <w:fldChar w:fldCharType="end"/>
      </w:r>
      <w:r>
        <w:t xml:space="preserve">.  </w:t>
      </w:r>
    </w:p>
    <w:p w14:paraId="3CAE9C85" w14:textId="77777777" w:rsidR="008E0E35" w:rsidRDefault="008E0E35" w:rsidP="00BD1798">
      <w:pPr>
        <w:spacing w:line="360" w:lineRule="auto"/>
        <w:ind w:left="360"/>
      </w:pPr>
    </w:p>
    <w:p w14:paraId="50A6EABF" w14:textId="6BAD83FF"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1D1510">
        <w:t>Appendix D – Data Acquisition Software Documentation Excerpt</w:t>
      </w:r>
      <w:r w:rsidR="00BD63FB">
        <w:fldChar w:fldCharType="end"/>
      </w:r>
      <w:r w:rsidR="00BD63FB">
        <w:t xml:space="preserve"> </w:t>
      </w:r>
      <w:r>
        <w:t xml:space="preserve">and </w:t>
      </w:r>
      <w:hyperlink r:id="rId73"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900C62B"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120D7B">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120D7B">
        <w:rPr>
          <w:noProof/>
        </w:rPr>
        <w:t>[12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120D7B">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120D7B">
        <w:rPr>
          <w:noProof/>
        </w:rPr>
        <w:t>[12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83A1872"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120D7B">
        <w:instrText xml:space="preserve"> ADDIN EN.CITE &lt;EndNote&gt;&lt;Cite&gt;&lt;Author&gt;The University of Newcastle&lt;/Author&gt;&lt;Year&gt;2017&lt;/Year&gt;&lt;RecNum&gt;93&lt;/RecNum&gt;&lt;DisplayText&gt;[12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120D7B">
        <w:rPr>
          <w:noProof/>
        </w:rPr>
        <w:t>[12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37F0629"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120D7B">
        <w:instrText xml:space="preserve"> ADDIN EN.CITE &lt;EndNote&gt;&lt;Cite&gt;&lt;Author&gt;Smith&lt;/Author&gt;&lt;Year&gt;2020&lt;/Year&gt;&lt;RecNum&gt;94&lt;/RecNum&gt;&lt;DisplayText&gt;[12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120D7B">
        <w:rPr>
          <w:noProof/>
        </w:rPr>
        <w:t>[127]</w:t>
      </w:r>
      <w:r w:rsidR="00AC6595">
        <w:fldChar w:fldCharType="end"/>
      </w:r>
      <w:r w:rsidR="00AC6595">
        <w:t xml:space="preserve"> that “often a barrier to applied work is the need to build the underlying hardware (which may be outside the skillet of the students or timeframe of the project.”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120D7B">
        <w:instrText xml:space="preserve"> ADDIN EN.CITE &lt;EndNote&gt;&lt;Cite&gt;&lt;Author&gt;Middleton&lt;/Author&gt;&lt;Year&gt;2020&lt;/Year&gt;&lt;RecNum&gt;97&lt;/RecNum&gt;&lt;DisplayText&gt;[12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120D7B">
        <w:rPr>
          <w:noProof/>
        </w:rPr>
        <w:t>[128]</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1D1510">
        <w:t xml:space="preserve">Appendix H – Mock MENG3800 Project Description (Based on 2018 ENGG3850 Project List </w:t>
      </w:r>
      <w:r w:rsidR="001D1510">
        <w:rPr>
          <w:noProof/>
        </w:rPr>
        <w:t>[134]</w:t>
      </w:r>
      <w:r w:rsidR="001D1510">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59744"/>
      <w:r>
        <w:rPr>
          <w:color w:val="000000"/>
          <w:szCs w:val="44"/>
        </w:rPr>
        <w:lastRenderedPageBreak/>
        <w:t>System Evaluation</w:t>
      </w:r>
      <w:bookmarkEnd w:id="130"/>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59745"/>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59746"/>
      <w:r>
        <w:t>Functionality Testing of ADS1299</w:t>
      </w:r>
      <w:bookmarkEnd w:id="132"/>
    </w:p>
    <w:p w14:paraId="10A0A623" w14:textId="1143BACA"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1D1510">
        <w:t xml:space="preserve">Figure </w:t>
      </w:r>
      <w:r w:rsidR="001D1510">
        <w:rPr>
          <w:noProof/>
        </w:rPr>
        <w:t>48</w:t>
      </w:r>
      <w:r w:rsidR="00086EFC">
        <w:rPr>
          <w:color w:val="000000"/>
        </w:rPr>
        <w:fldChar w:fldCharType="end"/>
      </w:r>
      <w:r w:rsidR="00A06462">
        <w:rPr>
          <w:color w:val="000000"/>
        </w:rPr>
        <w:t xml:space="preserve">. </w:t>
      </w:r>
    </w:p>
    <w:p w14:paraId="6E44E029" w14:textId="314C523F"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4">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1D1510">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r w:rsidR="00086EFC">
        <w:rPr>
          <w:color w:val="000000"/>
        </w:rPr>
        <w:t>mV</w:t>
      </w:r>
      <w:r w:rsidR="00086EFC">
        <w:rPr>
          <w:color w:val="000000"/>
          <w:vertAlign w:val="subscript"/>
        </w:rPr>
        <w:t>pp</w:t>
      </w:r>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59747"/>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59748"/>
      <w:r w:rsidRPr="0054577F">
        <w:t xml:space="preserve">EEG Data Acquisition </w:t>
      </w:r>
      <w:r w:rsidR="0054577F">
        <w:t xml:space="preserve">using the </w:t>
      </w:r>
      <w:r w:rsidRPr="0054577F">
        <w:t>ADS1299</w:t>
      </w:r>
      <w:bookmarkEnd w:id="135"/>
    </w:p>
    <w:p w14:paraId="54A8A8D5" w14:textId="57FC1254"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1D1510">
        <w:t xml:space="preserve">Figure </w:t>
      </w:r>
      <w:r w:rsidR="001D1510">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D1510">
        <w:t xml:space="preserve">Figure </w:t>
      </w:r>
      <w:r w:rsidR="001D1510">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42CBF144" w14:textId="39DABDEE" w:rsidR="009F5F46" w:rsidRDefault="009F5F46" w:rsidP="009F5F46">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1D1510">
        <w:rPr>
          <w:noProof/>
        </w:rPr>
        <w:t>49</w:t>
      </w:r>
      <w:r>
        <w:fldChar w:fldCharType="end"/>
      </w:r>
      <w:bookmarkEnd w:id="136"/>
      <w:r>
        <w:t xml:space="preserve"> – The experimental setup for recording EEG signals. Note total isolation from mains supply, including wireless data transmission. </w:t>
      </w:r>
    </w:p>
    <w:p w14:paraId="2E9991B9" w14:textId="77777777" w:rsidR="009F5F46" w:rsidRDefault="009F5F46" w:rsidP="002778E0">
      <w:pPr>
        <w:pStyle w:val="NormalWeb"/>
        <w:spacing w:before="0" w:beforeAutospacing="0" w:after="0" w:afterAutospacing="0" w:line="360" w:lineRule="auto"/>
        <w:ind w:left="900"/>
        <w:rPr>
          <w:color w:val="000000"/>
        </w:rPr>
      </w:pPr>
    </w:p>
    <w:p w14:paraId="2F118C14" w14:textId="24F38DF4" w:rsidR="009F5F46" w:rsidRDefault="009F5F46" w:rsidP="002778E0">
      <w:pPr>
        <w:pStyle w:val="NormalWeb"/>
        <w:spacing w:before="0" w:beforeAutospacing="0" w:after="0" w:afterAutospacing="0" w:line="360" w:lineRule="auto"/>
        <w:ind w:left="900"/>
        <w:rPr>
          <w:color w:val="000000"/>
        </w:rPr>
      </w:pP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4C66FD92"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6">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1D1510">
        <w:rPr>
          <w:noProof/>
        </w:rPr>
        <w:t>50</w:t>
      </w:r>
      <w:r w:rsidR="00291A0D">
        <w:rPr>
          <w:noProof/>
        </w:rPr>
        <w:fldChar w:fldCharType="end"/>
      </w:r>
      <w:bookmarkEnd w:id="137"/>
      <w:r w:rsidR="00607D8C">
        <w:t xml:space="preserve"> – The time domain EEG signal recorded with the Data Acquisition System.</w:t>
      </w:r>
    </w:p>
    <w:p w14:paraId="1E6707A5" w14:textId="2BDF5810"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D1510">
        <w:t xml:space="preserve">Figure </w:t>
      </w:r>
      <w:r w:rsidR="001D1510">
        <w:rPr>
          <w:noProof/>
        </w:rPr>
        <w:t>51</w:t>
      </w:r>
      <w:r w:rsidR="003E1DEC">
        <w:fldChar w:fldCharType="end"/>
      </w:r>
      <w:r w:rsidR="003E1DEC">
        <w:t xml:space="preserve">. </w:t>
      </w:r>
    </w:p>
    <w:p w14:paraId="20BC4BEA" w14:textId="7957C64B"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7">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1D1510">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59749"/>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59750"/>
      <w:r w:rsidRPr="0054577F">
        <w:t>Calculating the DCT</w:t>
      </w:r>
      <w:bookmarkEnd w:id="140"/>
    </w:p>
    <w:p w14:paraId="04838813" w14:textId="3BAD604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D1510">
        <w:t xml:space="preserve">Figure </w:t>
      </w:r>
      <w:r w:rsidR="001D1510">
        <w:rPr>
          <w:noProof/>
        </w:rPr>
        <w:t>52</w:t>
      </w:r>
      <w:r w:rsidR="00DB4832">
        <w:rPr>
          <w:color w:val="000000"/>
        </w:rPr>
        <w:fldChar w:fldCharType="end"/>
      </w:r>
      <w:r w:rsidR="003D6CE1">
        <w:rPr>
          <w:color w:val="000000"/>
        </w:rPr>
        <w:t>, the output vectors matched identically. Therefore, this test was passed successfully.</w:t>
      </w:r>
    </w:p>
    <w:p w14:paraId="322618F4" w14:textId="7CD51D7B"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1D1510">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7E2351" w:rsidRPr="00E81741" w:rsidRDefault="007E235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7E2351" w:rsidRPr="00E81741" w:rsidRDefault="007E2351"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4"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">
                <v:group id="Group 145" o:spid="_x0000_s124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0" o:title="" cropleft="3108f"/>
                  </v:shape>
                  <v:shape id="Picture 144" o:spid="_x0000_s124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1" o:title=""/>
                  </v:shape>
                </v:group>
                <v:shape id="Text Box 146" o:spid="_x0000_s124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7E2351" w:rsidRPr="00E81741" w:rsidRDefault="007E2351" w:rsidP="00E81741">
                        <w:pPr>
                          <w:jc w:val="center"/>
                          <w:rPr>
                            <w:lang w:val="en-US"/>
                          </w:rPr>
                        </w:pPr>
                        <w:r>
                          <w:rPr>
                            <w:lang w:val="en-US"/>
                          </w:rPr>
                          <w:t>(a)</w:t>
                        </w:r>
                      </w:p>
                    </w:txbxContent>
                  </v:textbox>
                </v:shape>
                <v:shape id="Text Box 147" o:spid="_x0000_s124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7E2351" w:rsidRPr="00E81741" w:rsidRDefault="007E2351"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59751"/>
      <w:r w:rsidRPr="0054577F">
        <w:t>Testing the SVM</w:t>
      </w:r>
      <w:bookmarkEnd w:id="142"/>
    </w:p>
    <w:p w14:paraId="5D402769" w14:textId="6A69BD3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59752"/>
      <w:r w:rsidRPr="0054577F">
        <w:lastRenderedPageBreak/>
        <w:t>Classifying Real Time Data</w:t>
      </w:r>
      <w:bookmarkEnd w:id="143"/>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59753"/>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59754"/>
      <w:r>
        <w:t>Generating Classifier Training Data</w:t>
      </w:r>
      <w:bookmarkEnd w:id="145"/>
      <w:bookmarkEnd w:id="146"/>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59755"/>
      <w:r>
        <w:t>Training Data Acquisition Setup</w:t>
      </w:r>
      <w:bookmarkEnd w:id="147"/>
    </w:p>
    <w:p w14:paraId="7D90931C" w14:textId="1B1F5E19" w:rsidR="00CC4963" w:rsidRDefault="001A0514" w:rsidP="002778E0">
      <w:pPr>
        <w:spacing w:line="360" w:lineRule="auto"/>
        <w:ind w:left="900"/>
      </w:pPr>
      <w:r>
        <w:t xml:space="preserve">Since training is a memory-intensive process </w:t>
      </w:r>
      <w:r>
        <w:fldChar w:fldCharType="begin"/>
      </w:r>
      <w:r w:rsidR="00120D7B">
        <w:instrText xml:space="preserve"> ADDIN EN.CITE &lt;EndNote&gt;&lt;Cite&gt;&lt;Author&gt;Nalepa&lt;/Author&gt;&lt;Year&gt;2018&lt;/Year&gt;&lt;RecNum&gt;78&lt;/RecNum&gt;&lt;DisplayText&gt;[12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120D7B">
        <w:rPr>
          <w:noProof/>
        </w:rPr>
        <w:t>[129]</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59756"/>
      <w:r>
        <w:t>Training Paradigm</w:t>
      </w:r>
      <w:bookmarkEnd w:id="148"/>
    </w:p>
    <w:p w14:paraId="146BBDEC" w14:textId="43D0688F" w:rsidR="00C816F4" w:rsidRDefault="00204921" w:rsidP="002778E0">
      <w:pPr>
        <w:spacing w:line="360" w:lineRule="auto"/>
        <w:ind w:left="900"/>
      </w:pPr>
      <w:r>
        <w:t>SVM</w:t>
      </w:r>
      <w:r w:rsidR="00C1083C">
        <w:t>s</w:t>
      </w:r>
      <w:r>
        <w:t xml:space="preserve"> are supervised classifiers </w:t>
      </w:r>
      <w:r w:rsidR="00C1083C">
        <w:fldChar w:fldCharType="begin"/>
      </w:r>
      <w:r w:rsidR="00120D7B">
        <w:instrText xml:space="preserve"> ADDIN EN.CITE &lt;EndNote&gt;&lt;Cite&gt;&lt;Author&gt;Winters-Hill&lt;/Author&gt;&lt;Year&gt;2007&lt;/Year&gt;&lt;RecNum&gt;79&lt;/RecNum&gt;&lt;DisplayText&gt;[13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120D7B">
        <w:rPr>
          <w:noProof/>
        </w:rPr>
        <w:t>[130]</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D1510">
        <w:t xml:space="preserve">Table </w:t>
      </w:r>
      <w:r w:rsidR="001D1510">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E82893D"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1D1510">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826A2AB"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120D7B">
        <w:instrText xml:space="preserve"> ADDIN EN.CITE &lt;EndNote&gt;&lt;Cite&gt;&lt;Author&gt;Nakatani&lt;/Author&gt;&lt;Year&gt;2011&lt;/Year&gt;&lt;RecNum&gt;80&lt;/RecNum&gt;&lt;DisplayText&gt;[13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120D7B">
        <w:rPr>
          <w:noProof/>
        </w:rPr>
        <w:t>[13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145838DD"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59757"/>
      <w:r>
        <w:t>Training Results</w:t>
      </w:r>
      <w:bookmarkEnd w:id="150"/>
    </w:p>
    <w:p w14:paraId="78D6D355" w14:textId="5908451B"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D1510">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58BB3A26"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2ADBEAA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D1510">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120D7B">
        <w:instrText xml:space="preserve"> ADDIN EN.CITE &lt;EndNote&gt;&lt;Cite&gt;&lt;Author&gt;Mahmood&lt;/Author&gt;&lt;Year&gt;2019&lt;/Year&gt;&lt;RecNum&gt;95&lt;/RecNum&gt;&lt;DisplayText&gt;[13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120D7B">
        <w:rPr>
          <w:noProof/>
        </w:rPr>
        <w:t>[13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120D7B">
        <w:instrText xml:space="preserve"> ADDIN EN.CITE &lt;EndNote&gt;&lt;Cite&gt;&lt;Author&gt;Grayden&lt;/Author&gt;&lt;Year&gt;2020&lt;/Year&gt;&lt;RecNum&gt;96&lt;/RecNum&gt;&lt;DisplayText&gt;[13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120D7B">
        <w:rPr>
          <w:noProof/>
        </w:rPr>
        <w:t>[133]</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Toc44059758"/>
      <w:bookmarkStart w:id="152" w:name="_Ref44068182"/>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Toc44059759"/>
      <w:bookmarkStart w:id="154" w:name="_Ref44068180"/>
      <w:r>
        <w:t>Software Expansions</w:t>
      </w:r>
      <w:bookmarkEnd w:id="153"/>
      <w:bookmarkEnd w:id="154"/>
    </w:p>
    <w:p w14:paraId="068FB160" w14:textId="2FAC222C"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1D1510">
        <w:t xml:space="preserve">Figure </w:t>
      </w:r>
      <w:r w:rsidR="001D1510">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2FD3E5FA"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1D1510">
        <w:rPr>
          <w:noProof/>
        </w:rPr>
        <w:t>53</w:t>
      </w:r>
      <w:r w:rsidR="00AC5746">
        <w:fldChar w:fldCharType="end"/>
      </w:r>
      <w:bookmarkEnd w:id="155"/>
      <w:r w:rsidR="00AC5746">
        <w:t xml:space="preserve"> – An example of a 16-sample direct DCT computation algorithm </w:t>
      </w:r>
      <w:r w:rsidR="00AC5746">
        <w:fldChar w:fldCharType="begin"/>
      </w:r>
      <w:r w:rsidR="00120D7B">
        <w:instrText xml:space="preserve"> ADDIN EN.CITE &lt;EndNote&gt;&lt;Cite&gt;&lt;Author&gt;Vashkevich&lt;/Author&gt;&lt;Year&gt;2012&lt;/Year&gt;&lt;RecNum&gt;126&lt;/RecNum&gt;&lt;DisplayText&gt;[134]&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120D7B">
        <w:rPr>
          <w:noProof/>
        </w:rPr>
        <w:t>[134]</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59760"/>
      <w:r>
        <w:t>Hardware Expansions</w:t>
      </w:r>
      <w:bookmarkEnd w:id="156"/>
    </w:p>
    <w:p w14:paraId="2EC7EA14" w14:textId="3971ADD6"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1D1510">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59761"/>
      <w:r>
        <w:lastRenderedPageBreak/>
        <w:t>Reference List</w:t>
      </w:r>
      <w:bookmarkEnd w:id="157"/>
    </w:p>
    <w:p w14:paraId="636BA8A7" w14:textId="77777777" w:rsidR="00692810" w:rsidRDefault="00692810" w:rsidP="00B56F23"/>
    <w:p w14:paraId="40E2E910" w14:textId="77777777" w:rsidR="00856FE9" w:rsidRPr="00856FE9" w:rsidRDefault="00692810" w:rsidP="00856FE9">
      <w:pPr>
        <w:pStyle w:val="EndNoteBibliography"/>
        <w:ind w:left="720" w:hanging="720"/>
      </w:pPr>
      <w:r>
        <w:fldChar w:fldCharType="begin"/>
      </w:r>
      <w:r>
        <w:instrText xml:space="preserve"> ADDIN EN.REFLIST </w:instrText>
      </w:r>
      <w:r>
        <w:fldChar w:fldCharType="separate"/>
      </w:r>
      <w:r w:rsidR="00856FE9" w:rsidRPr="00856FE9">
        <w:t>[1]</w:t>
      </w:r>
      <w:r w:rsidR="00856FE9" w:rsidRPr="00856FE9">
        <w:tab/>
        <w:t xml:space="preserve">L. Walters. (n.d., 3/11/2019). </w:t>
      </w:r>
      <w:r w:rsidR="00856FE9" w:rsidRPr="00856FE9">
        <w:rPr>
          <w:i/>
        </w:rPr>
        <w:t>Statistics on Hand and Arm Loss</w:t>
      </w:r>
      <w:r w:rsidR="00856FE9" w:rsidRPr="00856FE9">
        <w:t>. Available: http://www.aboutonehandtyping.com/statistics.html</w:t>
      </w:r>
    </w:p>
    <w:p w14:paraId="60405A5D" w14:textId="77777777" w:rsidR="00856FE9" w:rsidRPr="00856FE9" w:rsidRDefault="00856FE9" w:rsidP="00856FE9">
      <w:pPr>
        <w:pStyle w:val="EndNoteBibliography"/>
        <w:ind w:left="720" w:hanging="720"/>
      </w:pPr>
      <w:r w:rsidRPr="00856FE9">
        <w:t>[2]</w:t>
      </w:r>
      <w:r w:rsidRPr="00856FE9">
        <w:tab/>
        <w:t xml:space="preserve">Physiopedia contributors. (2019, 3/11/2019). </w:t>
      </w:r>
      <w:r w:rsidRPr="00856FE9">
        <w:rPr>
          <w:i/>
        </w:rPr>
        <w:t>Upper Limb Function in Spinal Cord Injury</w:t>
      </w:r>
      <w:r w:rsidRPr="00856FE9">
        <w:t>. Available: https://www.physio-pedia.com/index.php?title=Upper_Limb_Function_in_Spinal_Cord_Injury&amp;oldid=215844</w:t>
      </w:r>
    </w:p>
    <w:p w14:paraId="205FE58E" w14:textId="77777777" w:rsidR="00856FE9" w:rsidRPr="00856FE9" w:rsidRDefault="00856FE9" w:rsidP="00856FE9">
      <w:pPr>
        <w:pStyle w:val="EndNoteBibliography"/>
        <w:ind w:left="720" w:hanging="720"/>
      </w:pPr>
      <w:r w:rsidRPr="00856FE9">
        <w:t>[3]</w:t>
      </w:r>
      <w:r w:rsidRPr="00856FE9">
        <w:tab/>
        <w:t>L. Poltawski</w:t>
      </w:r>
      <w:r w:rsidRPr="00856FE9">
        <w:rPr>
          <w:i/>
        </w:rPr>
        <w:t xml:space="preserve"> et al.</w:t>
      </w:r>
      <w:r w:rsidRPr="00856FE9">
        <w:t xml:space="preserve">, "Assessing the impact of upper limb disability following stroke: a qualitative enquiry using internet-based personal accounts of stroke survivors," </w:t>
      </w:r>
      <w:r w:rsidRPr="00856FE9">
        <w:rPr>
          <w:i/>
        </w:rPr>
        <w:t xml:space="preserve">Disability and Rehabilitation, </w:t>
      </w:r>
      <w:r w:rsidRPr="00856FE9">
        <w:t>vol. 38, no. 10, pp. 945-951, 7 May 2016 2015.</w:t>
      </w:r>
    </w:p>
    <w:p w14:paraId="66ECD5EF" w14:textId="77777777" w:rsidR="00856FE9" w:rsidRPr="00856FE9" w:rsidRDefault="00856FE9" w:rsidP="00856FE9">
      <w:pPr>
        <w:pStyle w:val="EndNoteBibliography"/>
        <w:ind w:left="720" w:hanging="720"/>
      </w:pPr>
      <w:r w:rsidRPr="00856FE9">
        <w:t>[4]</w:t>
      </w:r>
      <w:r w:rsidRPr="00856FE9">
        <w:tab/>
        <w:t xml:space="preserve">Disability Benefits Help. (2019, 3/11/2019). </w:t>
      </w:r>
      <w:r w:rsidRPr="00856FE9">
        <w:rPr>
          <w:i/>
        </w:rPr>
        <w:t>How Disability is an Upper Extremity Amputation</w:t>
      </w:r>
      <w:r w:rsidRPr="00856FE9">
        <w:t>. Available: https://www.disability-benefits-help.org/how-disabling-is-my-condition/upper-extremity-amputation</w:t>
      </w:r>
    </w:p>
    <w:p w14:paraId="49894753" w14:textId="77777777" w:rsidR="00856FE9" w:rsidRPr="00856FE9" w:rsidRDefault="00856FE9" w:rsidP="00856FE9">
      <w:pPr>
        <w:pStyle w:val="EndNoteBibliography"/>
        <w:ind w:left="720" w:hanging="720"/>
      </w:pPr>
      <w:r w:rsidRPr="00856FE9">
        <w:t>[5]</w:t>
      </w:r>
      <w:r w:rsidRPr="00856FE9">
        <w:tab/>
        <w:t xml:space="preserve">The Christopher and Dana Reeve Foundation. (2013, 15/09/2019). </w:t>
      </w:r>
      <w:r w:rsidRPr="00856FE9">
        <w:rPr>
          <w:i/>
        </w:rPr>
        <w:t>Prevalence of paralysis in the United States</w:t>
      </w:r>
      <w:r w:rsidRPr="00856FE9">
        <w:t>. Available: https://www.christopherreeve.org/living-with-paralysis/stats-about-paralysis</w:t>
      </w:r>
    </w:p>
    <w:p w14:paraId="1CBB6B58" w14:textId="77777777" w:rsidR="00856FE9" w:rsidRPr="00856FE9" w:rsidRDefault="00856FE9" w:rsidP="00856FE9">
      <w:pPr>
        <w:pStyle w:val="EndNoteBibliography"/>
        <w:ind w:left="720" w:hanging="720"/>
      </w:pPr>
      <w:r w:rsidRPr="00856FE9">
        <w:t>[6]</w:t>
      </w:r>
      <w:r w:rsidRPr="00856FE9">
        <w:tab/>
        <w:t xml:space="preserve">L. Garcia, V. Lespinet-Najib, M. Menoret, B. Claverie, J. M.André, and R. Ron-Angevin, "Brain–Computer Interface: Analysis of Different Virtual Keyboards for Improving Usability," </w:t>
      </w:r>
      <w:r w:rsidRPr="00856FE9">
        <w:rPr>
          <w:i/>
        </w:rPr>
        <w:t xml:space="preserve">Neuroergonomics, </w:t>
      </w:r>
      <w:r w:rsidRPr="00856FE9">
        <w:t>pp. 269-270, 30/11/2018 2018.</w:t>
      </w:r>
    </w:p>
    <w:p w14:paraId="4DBACE81" w14:textId="77777777" w:rsidR="00856FE9" w:rsidRPr="00856FE9" w:rsidRDefault="00856FE9" w:rsidP="00856FE9">
      <w:pPr>
        <w:pStyle w:val="EndNoteBibliography"/>
        <w:ind w:left="720" w:hanging="720"/>
      </w:pPr>
      <w:r w:rsidRPr="00856FE9">
        <w:t>[7]</w:t>
      </w:r>
      <w:r w:rsidRPr="00856FE9">
        <w:tab/>
        <w:t xml:space="preserve">The University of Pittsburgh. (2019, 03/11/2019). </w:t>
      </w:r>
      <w:r w:rsidRPr="00856FE9">
        <w:rPr>
          <w:i/>
        </w:rPr>
        <w:t>Neuroprosthetics | Rehabilitation and Neural Engineering Laboratory | The University of Pittsburgh</w:t>
      </w:r>
      <w:r w:rsidRPr="00856FE9">
        <w:t>. Available: http://www.rnel.pitt.edu/research/neuroprosthetics</w:t>
      </w:r>
    </w:p>
    <w:p w14:paraId="7E12C9B5" w14:textId="77777777" w:rsidR="00856FE9" w:rsidRPr="00856FE9" w:rsidRDefault="00856FE9" w:rsidP="00856FE9">
      <w:pPr>
        <w:pStyle w:val="EndNoteBibliography"/>
        <w:ind w:left="720" w:hanging="720"/>
      </w:pPr>
      <w:r w:rsidRPr="00856FE9">
        <w:t>[8]</w:t>
      </w:r>
      <w:r w:rsidRPr="00856FE9">
        <w:tab/>
        <w:t xml:space="preserve">Amputee Coalition. (2019, 03/11/2019). </w:t>
      </w:r>
      <w:r w:rsidRPr="00856FE9">
        <w:rPr>
          <w:i/>
        </w:rPr>
        <w:t>Promising Neuroprosthetic Research Projects to Keep an Eye On - Amputee Coalition</w:t>
      </w:r>
      <w:r w:rsidRPr="00856FE9">
        <w:t>. Available: https://www.amputee-coalition.org/neuroprosthetic-research-projects-2019/</w:t>
      </w:r>
    </w:p>
    <w:p w14:paraId="4CE40AB0" w14:textId="77777777" w:rsidR="00856FE9" w:rsidRPr="00856FE9" w:rsidRDefault="00856FE9" w:rsidP="00856FE9">
      <w:pPr>
        <w:pStyle w:val="EndNoteBibliography"/>
        <w:ind w:left="720" w:hanging="720"/>
      </w:pPr>
      <w:r w:rsidRPr="00856FE9">
        <w:t>[9]</w:t>
      </w:r>
      <w:r w:rsidRPr="00856FE9">
        <w:tab/>
        <w:t xml:space="preserve">A. P. Tsu, M. J. Burish, J. GodLove, and K. Ganguly, "Cortical Neuroprosthetics from a Clinical Perspective," </w:t>
      </w:r>
      <w:r w:rsidRPr="00856FE9">
        <w:rPr>
          <w:i/>
        </w:rPr>
        <w:t xml:space="preserve">Neurobiology of Disease, </w:t>
      </w:r>
      <w:r w:rsidRPr="00856FE9">
        <w:t>vol. 83, pp. 154-160, 25/09/2017 2017.</w:t>
      </w:r>
    </w:p>
    <w:p w14:paraId="3713AC58" w14:textId="77777777" w:rsidR="00856FE9" w:rsidRPr="00856FE9" w:rsidRDefault="00856FE9" w:rsidP="00856FE9">
      <w:pPr>
        <w:pStyle w:val="EndNoteBibliography"/>
        <w:ind w:left="720" w:hanging="720"/>
      </w:pPr>
      <w:r w:rsidRPr="00856FE9">
        <w:t>[10]</w:t>
      </w:r>
      <w:r w:rsidRPr="00856FE9">
        <w:tab/>
        <w:t xml:space="preserve">S. M. Engdahl, B. P. Christie, B. Kelly, A. Davis, C. A. Chestek, and D. H. Gates, "Surveying the interest of individuals with upper limb loss in novel prosthetic control techniques," </w:t>
      </w:r>
      <w:r w:rsidRPr="00856FE9">
        <w:rPr>
          <w:i/>
        </w:rPr>
        <w:t xml:space="preserve">Journal of NeuroEngineering and Rehabilitation, </w:t>
      </w:r>
      <w:r w:rsidRPr="00856FE9">
        <w:t>vol. 12, no. 53, 13/08/2015 2015.</w:t>
      </w:r>
    </w:p>
    <w:p w14:paraId="0ECC2E54" w14:textId="77777777" w:rsidR="00856FE9" w:rsidRPr="00856FE9" w:rsidRDefault="00856FE9" w:rsidP="00856FE9">
      <w:pPr>
        <w:pStyle w:val="EndNoteBibliography"/>
        <w:ind w:left="720" w:hanging="720"/>
      </w:pPr>
      <w:r w:rsidRPr="00856FE9">
        <w:t>[11]</w:t>
      </w:r>
      <w:r w:rsidRPr="00856FE9">
        <w:tab/>
        <w:t xml:space="preserve">M. Misaki, Y. Kim, P. A. Bandettini, and N. Kriegeskorte, "Comparison of multivariate classifiers and response normalizations for pattern-information fMRI," </w:t>
      </w:r>
      <w:r w:rsidRPr="00856FE9">
        <w:rPr>
          <w:i/>
        </w:rPr>
        <w:t xml:space="preserve">NeuroImage, </w:t>
      </w:r>
      <w:r w:rsidRPr="00856FE9">
        <w:t>vol. 53, no. 1, pp. 103-118, 15/10/2010 2010.</w:t>
      </w:r>
    </w:p>
    <w:p w14:paraId="63C35654" w14:textId="77777777" w:rsidR="00856FE9" w:rsidRPr="00856FE9" w:rsidRDefault="00856FE9" w:rsidP="00856FE9">
      <w:pPr>
        <w:pStyle w:val="EndNoteBibliography"/>
        <w:ind w:left="720" w:hanging="720"/>
      </w:pPr>
      <w:r w:rsidRPr="00856FE9">
        <w:t>[12]</w:t>
      </w:r>
      <w:r w:rsidRPr="00856FE9">
        <w:tab/>
        <w:t xml:space="preserve">A. B. Roy, D. Dey, D. Banerjee, and B. Mohanty, "Comparison of FFT, DCT, DWT, WHT Compression," </w:t>
      </w:r>
      <w:r w:rsidRPr="00856FE9">
        <w:rPr>
          <w:i/>
        </w:rPr>
        <w:t xml:space="preserve">International Journal of Computer Applications </w:t>
      </w:r>
      <w:r w:rsidRPr="00856FE9">
        <w:t>vol. 975, no. 8887, 2018.</w:t>
      </w:r>
    </w:p>
    <w:p w14:paraId="514C8FC3" w14:textId="77777777" w:rsidR="00856FE9" w:rsidRPr="00856FE9" w:rsidRDefault="00856FE9" w:rsidP="00856FE9">
      <w:pPr>
        <w:pStyle w:val="EndNoteBibliography"/>
        <w:ind w:left="720" w:hanging="720"/>
      </w:pPr>
      <w:r w:rsidRPr="00856FE9">
        <w:t>[13]</w:t>
      </w:r>
      <w:r w:rsidRPr="00856FE9">
        <w:tab/>
        <w:t xml:space="preserve">B. Szuflitowska and P. Orlowski, "Comparison of the EEG Signal Classifiers LDA, NBC and GNBC Based on Time-Frequency Features," </w:t>
      </w:r>
      <w:r w:rsidRPr="00856FE9">
        <w:rPr>
          <w:i/>
        </w:rPr>
        <w:t xml:space="preserve">Pomiary Automatyka Robotyka, </w:t>
      </w:r>
      <w:r w:rsidRPr="00856FE9">
        <w:t>vol. 21, pp. 39-45, June 2017 2017.</w:t>
      </w:r>
    </w:p>
    <w:p w14:paraId="7AB28DC8" w14:textId="77777777" w:rsidR="00856FE9" w:rsidRPr="00856FE9" w:rsidRDefault="00856FE9" w:rsidP="00856FE9">
      <w:pPr>
        <w:pStyle w:val="EndNoteBibliography"/>
        <w:ind w:left="720" w:hanging="720"/>
      </w:pPr>
      <w:r w:rsidRPr="00856FE9">
        <w:t>[14]</w:t>
      </w:r>
      <w:r w:rsidRPr="00856FE9">
        <w:tab/>
        <w:t xml:space="preserve">B. Wang, C. M. Wong, F. Wan, P. U. Mak, P. I. Mak, and M. I. Vai, "Comparison of different classification methods for EEG-based brain computer interfaces: A case study," presented at the International Conference on Information and Automation, </w:t>
      </w:r>
      <w:r w:rsidRPr="00856FE9">
        <w:lastRenderedPageBreak/>
        <w:t>Zhuhai, China, 22/06/2009, 2009. Available: https://ieeexplore-ieee-org.ezproxy.newcastle.edu.au/stamp/stamp.jsp?tp=&amp;arnumber=5205138</w:t>
      </w:r>
    </w:p>
    <w:p w14:paraId="35DAF6FC" w14:textId="77777777" w:rsidR="00856FE9" w:rsidRPr="00856FE9" w:rsidRDefault="00856FE9" w:rsidP="00856FE9">
      <w:pPr>
        <w:pStyle w:val="EndNoteBibliography"/>
        <w:ind w:left="720" w:hanging="720"/>
      </w:pPr>
      <w:r w:rsidRPr="00856FE9">
        <w:t>[15]</w:t>
      </w:r>
      <w:r w:rsidRPr="00856FE9">
        <w:tab/>
        <w:t xml:space="preserve">W. B. Fye, "Julien Jean César Legallois," </w:t>
      </w:r>
      <w:r w:rsidRPr="00856FE9">
        <w:rPr>
          <w:i/>
        </w:rPr>
        <w:t xml:space="preserve">Clinical Cardiology, </w:t>
      </w:r>
      <w:r w:rsidRPr="00856FE9">
        <w:t>vol. 18, no. 10, 1995.</w:t>
      </w:r>
    </w:p>
    <w:p w14:paraId="3B000133" w14:textId="77777777" w:rsidR="00856FE9" w:rsidRPr="00856FE9" w:rsidRDefault="00856FE9" w:rsidP="00856FE9">
      <w:pPr>
        <w:pStyle w:val="EndNoteBibliography"/>
        <w:ind w:left="720" w:hanging="720"/>
      </w:pPr>
      <w:r w:rsidRPr="00856FE9">
        <w:t>[16]</w:t>
      </w:r>
      <w:r w:rsidRPr="00856FE9">
        <w:tab/>
        <w:t xml:space="preserve">The Virtual Brain. (n.d., 15/09/1009). </w:t>
      </w:r>
      <w:r w:rsidRPr="00856FE9">
        <w:rPr>
          <w:i/>
        </w:rPr>
        <w:t>The Virtual Brain: Scalable Brain Simulation</w:t>
      </w:r>
      <w:r w:rsidRPr="00856FE9">
        <w:t>. Available: https://www.thevirtualbrain.org/tvb/zwei/neuroscience-simulation</w:t>
      </w:r>
    </w:p>
    <w:p w14:paraId="106E6645" w14:textId="77777777" w:rsidR="00856FE9" w:rsidRPr="00856FE9" w:rsidRDefault="00856FE9" w:rsidP="00856FE9">
      <w:pPr>
        <w:pStyle w:val="EndNoteBibliography"/>
        <w:ind w:left="720" w:hanging="720"/>
      </w:pPr>
      <w:r w:rsidRPr="00856FE9">
        <w:t>[17]</w:t>
      </w:r>
      <w:r w:rsidRPr="00856FE9">
        <w:tab/>
        <w:t xml:space="preserve">A. Woodruff. (2019, 15/09/2019). </w:t>
      </w:r>
      <w:r w:rsidRPr="00856FE9">
        <w:rPr>
          <w:i/>
        </w:rPr>
        <w:t>What is a neuron? = Queensland Brain Institute - University of Queensland</w:t>
      </w:r>
      <w:r w:rsidRPr="00856FE9">
        <w:t>. Available: https://qbi.uq.edu.au/brain/brain-anatomy/what-neuron</w:t>
      </w:r>
    </w:p>
    <w:p w14:paraId="63CFE7AB" w14:textId="77777777" w:rsidR="00856FE9" w:rsidRPr="00856FE9" w:rsidRDefault="00856FE9" w:rsidP="00856FE9">
      <w:pPr>
        <w:pStyle w:val="EndNoteBibliography"/>
        <w:ind w:left="720" w:hanging="720"/>
      </w:pPr>
      <w:r w:rsidRPr="00856FE9">
        <w:t>[18]</w:t>
      </w:r>
      <w:r w:rsidRPr="00856FE9">
        <w:tab/>
        <w:t xml:space="preserve">lumenlearning. (n.d., 15/09/2019). </w:t>
      </w:r>
      <w:r w:rsidRPr="00856FE9">
        <w:rPr>
          <w:i/>
        </w:rPr>
        <w:t>Resting Membrane Potential | Biology for Majors II</w:t>
      </w:r>
      <w:r w:rsidRPr="00856FE9">
        <w:t>. Available: https://courses.lumenlearning.com/wm-biology2/chapter/resting-membrane-potential/</w:t>
      </w:r>
    </w:p>
    <w:p w14:paraId="1F4CA447" w14:textId="77777777" w:rsidR="00856FE9" w:rsidRPr="00856FE9" w:rsidRDefault="00856FE9" w:rsidP="00856FE9">
      <w:pPr>
        <w:pStyle w:val="EndNoteBibliography"/>
        <w:ind w:left="720" w:hanging="720"/>
      </w:pPr>
      <w:r w:rsidRPr="00856FE9">
        <w:t>[19]</w:t>
      </w:r>
      <w:r w:rsidRPr="00856FE9">
        <w:tab/>
        <w:t xml:space="preserve">KhanAcademy. (n.d., 15/09/2019). </w:t>
      </w:r>
      <w:r w:rsidRPr="00856FE9">
        <w:rPr>
          <w:i/>
        </w:rPr>
        <w:t>Membrane potential (resting membrane potential) (article) | Khan Academcy</w:t>
      </w:r>
      <w:r w:rsidRPr="00856FE9">
        <w:t>. Available: https://www.khanacademy.org/science/biology/human-biology/neuron-nervous-system/a/the-membrane-potential</w:t>
      </w:r>
    </w:p>
    <w:p w14:paraId="787DFF2D" w14:textId="77777777" w:rsidR="00856FE9" w:rsidRPr="00856FE9" w:rsidRDefault="00856FE9" w:rsidP="00856FE9">
      <w:pPr>
        <w:pStyle w:val="EndNoteBibliography"/>
        <w:ind w:left="720" w:hanging="720"/>
      </w:pPr>
      <w:r w:rsidRPr="00856FE9">
        <w:t>[20]</w:t>
      </w:r>
      <w:r w:rsidRPr="00856FE9">
        <w:tab/>
        <w:t xml:space="preserve">Rice University. (n.d., 15/09/2019). </w:t>
      </w:r>
      <w:r w:rsidRPr="00856FE9">
        <w:rPr>
          <w:i/>
        </w:rPr>
        <w:t>12.4 The Action Potential - Anatomy and Physiology</w:t>
      </w:r>
      <w:r w:rsidRPr="00856FE9">
        <w:t>. Available: https://opentextbc.ca/anatomyandphysiology/chapter/12-4-the-action-potential/</w:t>
      </w:r>
    </w:p>
    <w:p w14:paraId="3D42978B" w14:textId="77777777" w:rsidR="00856FE9" w:rsidRPr="00856FE9" w:rsidRDefault="00856FE9" w:rsidP="00856FE9">
      <w:pPr>
        <w:pStyle w:val="EndNoteBibliography"/>
        <w:ind w:left="720" w:hanging="720"/>
      </w:pPr>
      <w:r w:rsidRPr="00856FE9">
        <w:t>[21]</w:t>
      </w:r>
      <w:r w:rsidRPr="00856FE9">
        <w:tab/>
        <w:t xml:space="preserve">OperativeNeurosurgery. (2016, 15/09/2019). </w:t>
      </w:r>
      <w:r w:rsidRPr="00856FE9">
        <w:rPr>
          <w:i/>
        </w:rPr>
        <w:t>motor_cortex [Operative Neurosurgery]</w:t>
      </w:r>
      <w:r w:rsidRPr="00856FE9">
        <w:t>. Available: https://operativeneurosurgery.com/doku.php?id=motor_cortex</w:t>
      </w:r>
    </w:p>
    <w:p w14:paraId="7A318F19" w14:textId="77777777" w:rsidR="00856FE9" w:rsidRPr="00856FE9" w:rsidRDefault="00856FE9" w:rsidP="00856FE9">
      <w:pPr>
        <w:pStyle w:val="EndNoteBibliography"/>
        <w:ind w:left="720" w:hanging="720"/>
      </w:pPr>
      <w:r w:rsidRPr="00856FE9">
        <w:t>[22]</w:t>
      </w:r>
      <w:r w:rsidRPr="00856FE9">
        <w:tab/>
        <w:t xml:space="preserve">Queensland Brain Institute. (2017, 15/09/2019). </w:t>
      </w:r>
      <w:r w:rsidRPr="00856FE9">
        <w:rPr>
          <w:i/>
        </w:rPr>
        <w:t>Action potentials and synapses - Queensland Brain Institute - University of Queensland</w:t>
      </w:r>
      <w:r w:rsidRPr="00856FE9">
        <w:t>. Available: https://qbi.uq.edu.au/brain-basics/brain/brain-physiology/action-potentials-and-synapses</w:t>
      </w:r>
    </w:p>
    <w:p w14:paraId="059C9E88" w14:textId="77777777" w:rsidR="00856FE9" w:rsidRPr="00856FE9" w:rsidRDefault="00856FE9" w:rsidP="00856FE9">
      <w:pPr>
        <w:pStyle w:val="EndNoteBibliography"/>
        <w:ind w:left="720" w:hanging="720"/>
      </w:pPr>
      <w:r w:rsidRPr="00856FE9">
        <w:t>[23]</w:t>
      </w:r>
      <w:r w:rsidRPr="00856FE9">
        <w:tab/>
        <w:t xml:space="preserve">S. Schwerin. (2013, 15/09/2019). </w:t>
      </w:r>
      <w:r w:rsidRPr="00856FE9">
        <w:rPr>
          <w:i/>
        </w:rPr>
        <w:t>The Anatomy of Movement - Brain Connection</w:t>
      </w:r>
      <w:r w:rsidRPr="00856FE9">
        <w:t>. Available: https://brainconnection.brainhq.com/2013/03/05/the-anatomy-of-movement/</w:t>
      </w:r>
    </w:p>
    <w:p w14:paraId="25A364A3" w14:textId="77777777" w:rsidR="00856FE9" w:rsidRPr="00856FE9" w:rsidRDefault="00856FE9" w:rsidP="00856FE9">
      <w:pPr>
        <w:pStyle w:val="EndNoteBibliography"/>
        <w:ind w:left="720" w:hanging="720"/>
      </w:pPr>
      <w:r w:rsidRPr="00856FE9">
        <w:t>[24]</w:t>
      </w:r>
      <w:r w:rsidRPr="00856FE9">
        <w:tab/>
        <w:t xml:space="preserve">J. Knierim. (n.d., 15/09/2019). </w:t>
      </w:r>
      <w:r w:rsidRPr="00856FE9">
        <w:rPr>
          <w:i/>
        </w:rPr>
        <w:t>Motor Cortex (Section 3, Chapter 3) Neuroscience Online: An Electronic Textbook for the Neurosciences | Department of Neurobiology and Anatomy - The University of Texas Medical School at Houston</w:t>
      </w:r>
      <w:r w:rsidRPr="00856FE9">
        <w:t>. Available: https://nba.uth.tmc.edu/neuroscience/m/s3/chapter03.html</w:t>
      </w:r>
    </w:p>
    <w:p w14:paraId="715F475D" w14:textId="77777777" w:rsidR="00856FE9" w:rsidRPr="00856FE9" w:rsidRDefault="00856FE9" w:rsidP="00856FE9">
      <w:pPr>
        <w:pStyle w:val="EndNoteBibliography"/>
        <w:ind w:left="720" w:hanging="720"/>
      </w:pPr>
      <w:r w:rsidRPr="00856FE9">
        <w:t>[25]</w:t>
      </w:r>
      <w:r w:rsidRPr="00856FE9">
        <w:tab/>
        <w:t xml:space="preserve">K. Nakayashiki, M. Saeki, Y. Takata, Y. Hayashi, and T. Kondo, "Modulation of event-related desynchronization during kinematic and kinetic hand movements," </w:t>
      </w:r>
      <w:r w:rsidRPr="00856FE9">
        <w:rPr>
          <w:i/>
        </w:rPr>
        <w:t xml:space="preserve">Journal of NeuroEngineering and Rehabilitation, </w:t>
      </w:r>
      <w:r w:rsidRPr="00856FE9">
        <w:t>vol. 11, no. 90, 30/05/2014 2014.</w:t>
      </w:r>
    </w:p>
    <w:p w14:paraId="003449FE" w14:textId="77777777" w:rsidR="00856FE9" w:rsidRPr="00856FE9" w:rsidRDefault="00856FE9" w:rsidP="00856FE9">
      <w:pPr>
        <w:pStyle w:val="EndNoteBibliography"/>
        <w:ind w:left="720" w:hanging="720"/>
      </w:pPr>
      <w:r w:rsidRPr="00856FE9">
        <w:t>[26]</w:t>
      </w:r>
      <w:r w:rsidRPr="00856FE9">
        <w:tab/>
        <w:t xml:space="preserve">G. Pfurtscheller. (2016, 15/09/2019). </w:t>
      </w:r>
      <w:r w:rsidRPr="00856FE9">
        <w:rPr>
          <w:i/>
        </w:rPr>
        <w:t>EEG Event-Related Desynchronization (ERD) and Event-Related Synchronization (ERS) | Neuropsy Key</w:t>
      </w:r>
      <w:r w:rsidRPr="00856FE9">
        <w:t>. Available: https://neupsykey.com/eeg-event-related-desynchronization-erd-and-event-related-synchronization-ers/</w:t>
      </w:r>
    </w:p>
    <w:p w14:paraId="58B1F68B" w14:textId="77777777" w:rsidR="00856FE9" w:rsidRPr="00856FE9" w:rsidRDefault="00856FE9" w:rsidP="00856FE9">
      <w:pPr>
        <w:pStyle w:val="EndNoteBibliography"/>
        <w:ind w:left="720" w:hanging="720"/>
      </w:pPr>
      <w:r w:rsidRPr="00856FE9">
        <w:t>[27]</w:t>
      </w:r>
      <w:r w:rsidRPr="00856FE9">
        <w:tab/>
        <w:t xml:space="preserve">E. Thomas, J. Fruitet, and M. Clerc, "Investigating brief motor imagery for an ERD/ERS based BCI," in </w:t>
      </w:r>
      <w:r w:rsidRPr="00856FE9">
        <w:rPr>
          <w:i/>
        </w:rPr>
        <w:t>Annual International Conference of the IEEE Engineering in Medicine and Biology Society</w:t>
      </w:r>
      <w:r w:rsidRPr="00856FE9">
        <w:t>, San Diego, USA, 2012, vol. 32.</w:t>
      </w:r>
    </w:p>
    <w:p w14:paraId="40414275" w14:textId="77777777" w:rsidR="00856FE9" w:rsidRPr="00856FE9" w:rsidRDefault="00856FE9" w:rsidP="00856FE9">
      <w:pPr>
        <w:pStyle w:val="EndNoteBibliography"/>
        <w:ind w:left="720" w:hanging="720"/>
      </w:pPr>
      <w:r w:rsidRPr="00856FE9">
        <w:t>[28]</w:t>
      </w:r>
      <w:r w:rsidRPr="00856FE9">
        <w:tab/>
        <w:t xml:space="preserve">Z. Tang, S. Sun, S. Zhang, Y. Chen, C. Li, and S. Chen, "A Brain-Machine Interface Based on ERD/ERS for an Upper-Limb Exoskeleton Control," </w:t>
      </w:r>
      <w:r w:rsidRPr="00856FE9">
        <w:rPr>
          <w:i/>
        </w:rPr>
        <w:t xml:space="preserve">Sensors, </w:t>
      </w:r>
      <w:r w:rsidRPr="00856FE9">
        <w:t>vol. 16, no. 12, 02/12/2016 2016.</w:t>
      </w:r>
    </w:p>
    <w:p w14:paraId="3DE33928" w14:textId="77777777" w:rsidR="00856FE9" w:rsidRPr="00856FE9" w:rsidRDefault="00856FE9" w:rsidP="00856FE9">
      <w:pPr>
        <w:pStyle w:val="EndNoteBibliography"/>
        <w:ind w:left="720" w:hanging="720"/>
      </w:pPr>
      <w:r w:rsidRPr="00856FE9">
        <w:t>[29]</w:t>
      </w:r>
      <w:r w:rsidRPr="00856FE9">
        <w:tab/>
        <w:t xml:space="preserve">A. Kubacki and D. Rybarczyk, "Development of a Speech System Using BCI Based on ERD/ERS for Patients Suffering from Amyotrophic Lateral Sclerosis," presented </w:t>
      </w:r>
      <w:r w:rsidRPr="00856FE9">
        <w:lastRenderedPageBreak/>
        <w:t>at the Advances in Manufacturing, 20, 2017. Available: https://link.springer.com/chapter/10.1007/978-3-319-68619-6_27</w:t>
      </w:r>
    </w:p>
    <w:p w14:paraId="1D3B1EC8" w14:textId="77777777" w:rsidR="00856FE9" w:rsidRPr="00856FE9" w:rsidRDefault="00856FE9" w:rsidP="00856FE9">
      <w:pPr>
        <w:pStyle w:val="EndNoteBibliography"/>
        <w:ind w:left="720" w:hanging="720"/>
      </w:pPr>
      <w:r w:rsidRPr="00856FE9">
        <w:t>[30]</w:t>
      </w:r>
      <w:r w:rsidRPr="00856FE9">
        <w:tab/>
        <w:t xml:space="preserve">A. P. Burgess, "Towards a Unified Understanding of Event-Related Changes in the EEG: The Firefly Model of Synchronization through Cross-Frequency Phase Modulation," </w:t>
      </w:r>
      <w:r w:rsidRPr="00856FE9">
        <w:rPr>
          <w:i/>
        </w:rPr>
        <w:t xml:space="preserve">PLoS ONE, </w:t>
      </w:r>
      <w:r w:rsidRPr="00856FE9">
        <w:t>vol. 7, no. 9, 25/09/2012 2012.</w:t>
      </w:r>
    </w:p>
    <w:p w14:paraId="0933A13F" w14:textId="77777777" w:rsidR="00856FE9" w:rsidRPr="00856FE9" w:rsidRDefault="00856FE9" w:rsidP="00856FE9">
      <w:pPr>
        <w:pStyle w:val="EndNoteBibliography"/>
        <w:ind w:left="720" w:hanging="720"/>
      </w:pPr>
      <w:r w:rsidRPr="00856FE9">
        <w:t>[31]</w:t>
      </w:r>
      <w:r w:rsidRPr="00856FE9">
        <w:tab/>
        <w:t xml:space="preserve">S. Hrishkesan. (2018, 16/09/2019). </w:t>
      </w:r>
      <w:r w:rsidRPr="00856FE9">
        <w:rPr>
          <w:i/>
        </w:rPr>
        <w:t>Advantages, Disadvantages and Applications of EEG - Electronics and Communication Study Materials</w:t>
      </w:r>
      <w:r w:rsidRPr="00856FE9">
        <w:t>. Available: https://www.electronicsandcommunications.com/2018/08/advantages-disadvantages-applications-of-eeg.html</w:t>
      </w:r>
    </w:p>
    <w:p w14:paraId="721E32EE" w14:textId="77777777" w:rsidR="00856FE9" w:rsidRPr="00856FE9" w:rsidRDefault="00856FE9" w:rsidP="00856FE9">
      <w:pPr>
        <w:pStyle w:val="EndNoteBibliography"/>
        <w:ind w:left="720" w:hanging="720"/>
      </w:pPr>
      <w:r w:rsidRPr="00856FE9">
        <w:t>[32]</w:t>
      </w:r>
      <w:r w:rsidRPr="00856FE9">
        <w:tab/>
        <w:t xml:space="preserve">B. Burle, L. Spieser, C. Roger, L. Casini, T. Hasbroucq, and F. Vidal, "Spatial and temporal resolutions of EEG: Is it really black and white? A scalp current density view," </w:t>
      </w:r>
      <w:r w:rsidRPr="00856FE9">
        <w:rPr>
          <w:i/>
        </w:rPr>
        <w:t xml:space="preserve">International Journal of Psychophysiology, </w:t>
      </w:r>
      <w:r w:rsidRPr="00856FE9">
        <w:t>vol. 97, no. 3, pp. 210-220, September 2015 2015.</w:t>
      </w:r>
    </w:p>
    <w:p w14:paraId="66679E3F" w14:textId="77777777" w:rsidR="00856FE9" w:rsidRPr="00856FE9" w:rsidRDefault="00856FE9" w:rsidP="00856FE9">
      <w:pPr>
        <w:pStyle w:val="EndNoteBibliography"/>
        <w:ind w:left="720" w:hanging="720"/>
      </w:pPr>
      <w:r w:rsidRPr="00856FE9">
        <w:t>[33]</w:t>
      </w:r>
      <w:r w:rsidRPr="00856FE9">
        <w:tab/>
        <w:t xml:space="preserve">R. Degabriele and J. Lagopoulos, "Techniques for effective EEG subject preparation," </w:t>
      </w:r>
      <w:r w:rsidRPr="00856FE9">
        <w:rPr>
          <w:i/>
        </w:rPr>
        <w:t xml:space="preserve">Acta Neuropsychiatrica, </w:t>
      </w:r>
      <w:r w:rsidRPr="00856FE9">
        <w:t>vol. 20, no. 4, pp. 218-219, August 2008 2008.</w:t>
      </w:r>
    </w:p>
    <w:p w14:paraId="6052BB9F" w14:textId="77777777" w:rsidR="00856FE9" w:rsidRPr="00856FE9" w:rsidRDefault="00856FE9" w:rsidP="00856FE9">
      <w:pPr>
        <w:pStyle w:val="EndNoteBibliography"/>
        <w:ind w:left="720" w:hanging="720"/>
      </w:pPr>
      <w:r w:rsidRPr="00856FE9">
        <w:t>[34]</w:t>
      </w:r>
      <w:r w:rsidRPr="00856FE9">
        <w:tab/>
        <w:t xml:space="preserve">M. A. Lopez-Gordo, D. Sanchez-Morillo, and F. P. Valle, "Dry EEG Electrodes," </w:t>
      </w:r>
      <w:r w:rsidRPr="00856FE9">
        <w:rPr>
          <w:i/>
        </w:rPr>
        <w:t xml:space="preserve">Sensors, </w:t>
      </w:r>
      <w:r w:rsidRPr="00856FE9">
        <w:t>vol. 14, no. 7, pp. 12647-12870, 18/07/2014 2014.</w:t>
      </w:r>
    </w:p>
    <w:p w14:paraId="57DFD445" w14:textId="77777777" w:rsidR="00856FE9" w:rsidRPr="00856FE9" w:rsidRDefault="00856FE9" w:rsidP="00856FE9">
      <w:pPr>
        <w:pStyle w:val="EndNoteBibliography"/>
        <w:ind w:left="720" w:hanging="720"/>
      </w:pPr>
      <w:r w:rsidRPr="00856FE9">
        <w:t>[35]</w:t>
      </w:r>
      <w:r w:rsidRPr="00856FE9">
        <w:tab/>
        <w:t>J. W. Y. Kama</w:t>
      </w:r>
      <w:r w:rsidRPr="00856FE9">
        <w:rPr>
          <w:i/>
        </w:rPr>
        <w:t xml:space="preserve"> et al.</w:t>
      </w:r>
      <w:r w:rsidRPr="00856FE9">
        <w:t xml:space="preserve">, "Systematic comparison between a wireless EEG system with dry electrodes and a wired EEG system with wet electrodes," </w:t>
      </w:r>
      <w:r w:rsidRPr="00856FE9">
        <w:rPr>
          <w:i/>
        </w:rPr>
        <w:t xml:space="preserve">NeuroImage, </w:t>
      </w:r>
      <w:r w:rsidRPr="00856FE9">
        <w:t>vol. 184, pp. 119-129, 01/01/2019 2019.</w:t>
      </w:r>
    </w:p>
    <w:p w14:paraId="5158F349" w14:textId="77777777" w:rsidR="00856FE9" w:rsidRPr="00856FE9" w:rsidRDefault="00856FE9" w:rsidP="00856FE9">
      <w:pPr>
        <w:pStyle w:val="EndNoteBibliography"/>
        <w:ind w:left="720" w:hanging="720"/>
      </w:pPr>
      <w:r w:rsidRPr="00856FE9">
        <w:t>[36]</w:t>
      </w:r>
      <w:r w:rsidRPr="00856FE9">
        <w:tab/>
        <w:t xml:space="preserve">K. E. Matthewson, T. J. Harrison, and S. A. Kizuk, "High and dry? Comparing active dry EEG electrodes to active and passive wet electrodes.," </w:t>
      </w:r>
      <w:r w:rsidRPr="00856FE9">
        <w:rPr>
          <w:i/>
        </w:rPr>
        <w:t xml:space="preserve">Psychophysiology, </w:t>
      </w:r>
      <w:r w:rsidRPr="00856FE9">
        <w:t>vol. 54, no. 1, pp. 74-82, Jan 2017 2017.</w:t>
      </w:r>
    </w:p>
    <w:p w14:paraId="73B3636E" w14:textId="77777777" w:rsidR="00856FE9" w:rsidRPr="00856FE9" w:rsidRDefault="00856FE9" w:rsidP="00856FE9">
      <w:pPr>
        <w:pStyle w:val="EndNoteBibliography"/>
        <w:ind w:left="720" w:hanging="720"/>
      </w:pPr>
      <w:r w:rsidRPr="00856FE9">
        <w:t>[37]</w:t>
      </w:r>
      <w:r w:rsidRPr="00856FE9">
        <w:tab/>
        <w:t xml:space="preserve">Natus Neuro. (n.d., 04/11/2019). </w:t>
      </w:r>
      <w:r w:rsidRPr="00856FE9">
        <w:rPr>
          <w:i/>
        </w:rPr>
        <w:t>Grass Reusable Stamped-Cup EEG Electrodes | Natus</w:t>
      </w:r>
      <w:r w:rsidRPr="00856FE9">
        <w:t>. Available: https://neuro.natus.com/products-services/grass-reusable-stamped-cup-eeg-electrodes</w:t>
      </w:r>
    </w:p>
    <w:p w14:paraId="54E4F451" w14:textId="77777777" w:rsidR="00856FE9" w:rsidRPr="00856FE9" w:rsidRDefault="00856FE9" w:rsidP="00856FE9">
      <w:pPr>
        <w:pStyle w:val="EndNoteBibliography"/>
        <w:ind w:left="720" w:hanging="720"/>
      </w:pPr>
      <w:r w:rsidRPr="00856FE9">
        <w:t>[38]</w:t>
      </w:r>
      <w:r w:rsidRPr="00856FE9">
        <w:tab/>
        <w:t xml:space="preserve">Florida Research Instruments. (n.d., 04/11/2019). </w:t>
      </w:r>
      <w:r w:rsidRPr="00856FE9">
        <w:rPr>
          <w:i/>
        </w:rPr>
        <w:t>New Longer 5mm Spike disposable/reuseable dry EEG Electrode TDE 210 - Florida Research Instruments Inc</w:t>
      </w:r>
      <w:r w:rsidRPr="00856FE9">
        <w:t>. Available: https://www.fri-fl-shop.com/product/new-longer-5mm-spike-disposable-reusable-dry-eeg-electrode-tde-210/</w:t>
      </w:r>
    </w:p>
    <w:p w14:paraId="68C20259" w14:textId="77777777" w:rsidR="00856FE9" w:rsidRPr="00856FE9" w:rsidRDefault="00856FE9" w:rsidP="00856FE9">
      <w:pPr>
        <w:pStyle w:val="EndNoteBibliography"/>
        <w:ind w:left="720" w:hanging="720"/>
      </w:pPr>
      <w:r w:rsidRPr="00856FE9">
        <w:t>[39]</w:t>
      </w:r>
      <w:r w:rsidRPr="00856FE9">
        <w:tab/>
        <w:t xml:space="preserve">Y. Wang, X. Gao, B. Hong, and S. Gao, "Practical Designs of Brain–Computer Interfaces Based on the Modulation of EEG Rhythms," in </w:t>
      </w:r>
      <w:r w:rsidRPr="00856FE9">
        <w:rPr>
          <w:i/>
        </w:rPr>
        <w:t>Brain-Computer Interfaces</w:t>
      </w:r>
      <w:r w:rsidRPr="00856FE9">
        <w:t>, B. Graimann, G. Pfurtscheller, and B. Allison, Eds. (The Frontiers Collection, Berlin, Heidelberg: Springer, 2010, pp. 137-154.</w:t>
      </w:r>
    </w:p>
    <w:p w14:paraId="08F6AECC" w14:textId="77777777" w:rsidR="00856FE9" w:rsidRPr="00856FE9" w:rsidRDefault="00856FE9" w:rsidP="00856FE9">
      <w:pPr>
        <w:pStyle w:val="EndNoteBibliography"/>
        <w:ind w:left="720" w:hanging="720"/>
      </w:pPr>
      <w:r w:rsidRPr="00856FE9">
        <w:t>[40]</w:t>
      </w:r>
      <w:r w:rsidRPr="00856FE9">
        <w:tab/>
        <w:t>P. Shenoy, K. J. Miller, J. G. Ojemann, and R. P. N. Rao, "Generalized Features for Electrocorticographic BCIs,"</w:t>
      </w:r>
      <w:r w:rsidRPr="00856FE9">
        <w:rPr>
          <w:i/>
        </w:rPr>
        <w:t xml:space="preserve"> IEEE Transactions on Biomedical Engineering, </w:t>
      </w:r>
      <w:r w:rsidRPr="00856FE9">
        <w:t>vol. 55, no. 1, pp. 273-280, Jan. 2008 2008.</w:t>
      </w:r>
    </w:p>
    <w:p w14:paraId="2CEE9CFF" w14:textId="77777777" w:rsidR="00856FE9" w:rsidRPr="00856FE9" w:rsidRDefault="00856FE9" w:rsidP="00856FE9">
      <w:pPr>
        <w:pStyle w:val="EndNoteBibliography"/>
        <w:ind w:left="720" w:hanging="720"/>
      </w:pPr>
      <w:r w:rsidRPr="00856FE9">
        <w:t>[41]</w:t>
      </w:r>
      <w:r w:rsidRPr="00856FE9">
        <w:tab/>
        <w:t xml:space="preserve">New York University. (n.d., 18/08/2019). </w:t>
      </w:r>
      <w:r w:rsidRPr="00856FE9">
        <w:rPr>
          <w:i/>
        </w:rPr>
        <w:t>Electrocorticography (ECoG) | NYU Cognitive Neurophysiology Laboratory</w:t>
      </w:r>
      <w:r w:rsidRPr="00856FE9">
        <w:t>. Available: https://med.nyu.edu/thesenlab/research-0/intracranial-eeg/</w:t>
      </w:r>
    </w:p>
    <w:p w14:paraId="61F5AF81" w14:textId="77777777" w:rsidR="00856FE9" w:rsidRPr="00856FE9" w:rsidRDefault="00856FE9" w:rsidP="00856FE9">
      <w:pPr>
        <w:pStyle w:val="EndNoteBibliography"/>
        <w:ind w:left="720" w:hanging="720"/>
      </w:pPr>
      <w:r w:rsidRPr="00856FE9">
        <w:t>[42]</w:t>
      </w:r>
      <w:r w:rsidRPr="00856FE9">
        <w:tab/>
        <w:t xml:space="preserve">B. Farnsworth. (2019, 25/09/2019). </w:t>
      </w:r>
      <w:r w:rsidRPr="00856FE9">
        <w:rPr>
          <w:i/>
        </w:rPr>
        <w:t>EEG vs. MRI vs. fMRI – What are the Differences?</w:t>
      </w:r>
      <w:r w:rsidRPr="00856FE9">
        <w:t xml:space="preserve"> Available: https://imotions.com/blog/eeg-vs-mri-vs-fmri-differences/</w:t>
      </w:r>
    </w:p>
    <w:p w14:paraId="28AE36DB" w14:textId="77777777" w:rsidR="00856FE9" w:rsidRPr="00856FE9" w:rsidRDefault="00856FE9" w:rsidP="00856FE9">
      <w:pPr>
        <w:pStyle w:val="EndNoteBibliography"/>
        <w:ind w:left="720" w:hanging="720"/>
      </w:pPr>
      <w:r w:rsidRPr="00856FE9">
        <w:t>[43]</w:t>
      </w:r>
      <w:r w:rsidRPr="00856FE9">
        <w:tab/>
        <w:t>C. S. Nayak and A. C. Anilkumar, "EEG Normal Waveforms,"</w:t>
      </w:r>
      <w:r w:rsidRPr="00856FE9">
        <w:rPr>
          <w:i/>
        </w:rPr>
        <w:t xml:space="preserve"> </w:t>
      </w:r>
      <w:r w:rsidRPr="00856FE9">
        <w:t>Available: https://www.ncbi.nlm.nih.gov/books/NBK539805/</w:t>
      </w:r>
    </w:p>
    <w:p w14:paraId="513E7519" w14:textId="77777777" w:rsidR="00856FE9" w:rsidRPr="00856FE9" w:rsidRDefault="00856FE9" w:rsidP="00856FE9">
      <w:pPr>
        <w:pStyle w:val="EndNoteBibliography"/>
        <w:ind w:left="720" w:hanging="720"/>
      </w:pPr>
      <w:r w:rsidRPr="00856FE9">
        <w:t>[44]</w:t>
      </w:r>
      <w:r w:rsidRPr="00856FE9">
        <w:tab/>
        <w:t xml:space="preserve">J. Cionek. (2020, 21 June 2020). </w:t>
      </w:r>
      <w:r w:rsidRPr="00856FE9">
        <w:rPr>
          <w:i/>
        </w:rPr>
        <w:t>Wet, dry, active and passive electrodes. What are they, and what to choose?</w:t>
      </w:r>
      <w:r w:rsidRPr="00856FE9">
        <w:t xml:space="preserve"> Available: https://www.brainlatam.com/blog/wet-dry-active-and-passive-electrodes.-what-are-they-and-what-to-choose-413</w:t>
      </w:r>
    </w:p>
    <w:p w14:paraId="1696CBE8" w14:textId="77777777" w:rsidR="00856FE9" w:rsidRPr="00856FE9" w:rsidRDefault="00856FE9" w:rsidP="00856FE9">
      <w:pPr>
        <w:pStyle w:val="EndNoteBibliography"/>
        <w:ind w:left="720" w:hanging="720"/>
      </w:pPr>
      <w:r w:rsidRPr="00856FE9">
        <w:lastRenderedPageBreak/>
        <w:t>[45]</w:t>
      </w:r>
      <w:r w:rsidRPr="00856FE9">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A818C6F" w14:textId="77777777" w:rsidR="00856FE9" w:rsidRPr="00856FE9" w:rsidRDefault="00856FE9" w:rsidP="00856FE9">
      <w:pPr>
        <w:pStyle w:val="EndNoteBibliography"/>
        <w:ind w:left="720" w:hanging="720"/>
      </w:pPr>
      <w:r w:rsidRPr="00856FE9">
        <w:t>[46]</w:t>
      </w:r>
      <w:r w:rsidRPr="00856FE9">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72C0E6" w14:textId="77777777" w:rsidR="00856FE9" w:rsidRPr="00856FE9" w:rsidRDefault="00856FE9" w:rsidP="00856FE9">
      <w:pPr>
        <w:pStyle w:val="EndNoteBibliography"/>
        <w:ind w:left="720" w:hanging="720"/>
      </w:pPr>
      <w:r w:rsidRPr="00856FE9">
        <w:t>[47]</w:t>
      </w:r>
      <w:r w:rsidRPr="00856FE9">
        <w:tab/>
        <w:t xml:space="preserve">Texas Instruments. (2012, 16/08/2019). </w:t>
      </w:r>
      <w:r w:rsidRPr="00856FE9">
        <w:rPr>
          <w:i/>
        </w:rPr>
        <w:t xml:space="preserve">EEG Front-End Performance Demonstration Kit (B ed.) </w:t>
      </w:r>
      <w:r w:rsidRPr="00856FE9">
        <w:t>[Datasheet]. Available: http://www.ti.com/lit/ug/slau443b/slau443b.pdf</w:t>
      </w:r>
    </w:p>
    <w:p w14:paraId="51BC2587" w14:textId="77777777" w:rsidR="00856FE9" w:rsidRPr="00856FE9" w:rsidRDefault="00856FE9" w:rsidP="00856FE9">
      <w:pPr>
        <w:pStyle w:val="EndNoteBibliography"/>
        <w:ind w:left="720" w:hanging="720"/>
      </w:pPr>
      <w:r w:rsidRPr="00856FE9">
        <w:t>[48]</w:t>
      </w:r>
      <w:r w:rsidRPr="00856FE9">
        <w:tab/>
        <w:t xml:space="preserve">Maxim Integrated. (1996, 16/08/2019). </w:t>
      </w:r>
      <w:r w:rsidRPr="00856FE9">
        <w:rPr>
          <w:i/>
        </w:rPr>
        <w:t>Circuit Tradeoffs Minimize Noise in Battery-Input Power Supplies</w:t>
      </w:r>
      <w:r w:rsidRPr="00856FE9">
        <w:t>. Available: https://www.maximintegrated.com/en/app-notes/index.mvp/id/653</w:t>
      </w:r>
    </w:p>
    <w:p w14:paraId="1073B500" w14:textId="77777777" w:rsidR="00856FE9" w:rsidRPr="00856FE9" w:rsidRDefault="00856FE9" w:rsidP="00856FE9">
      <w:pPr>
        <w:pStyle w:val="EndNoteBibliography"/>
        <w:ind w:left="720" w:hanging="720"/>
      </w:pPr>
      <w:r w:rsidRPr="00856FE9">
        <w:t>[49]</w:t>
      </w:r>
      <w:r w:rsidRPr="00856FE9">
        <w:tab/>
        <w:t xml:space="preserve">X. Yang, J. Hu, Z. Chen, and H. Yang. (2017, 18/08/2019). </w:t>
      </w:r>
      <w:r w:rsidRPr="00856FE9">
        <w:rPr>
          <w:i/>
        </w:rPr>
        <w:t>An 8-Channel General-Purpose Analog Front-End for Biopotential Signal Measurement</w:t>
      </w:r>
      <w:r w:rsidRPr="00856FE9">
        <w:t>. Available: https://pdfs.semanticscholar.org/99e1/47917ea94e804a7c021bcacb8f58ed8dd3ed.pdf</w:t>
      </w:r>
    </w:p>
    <w:p w14:paraId="33A5BF8C" w14:textId="77777777" w:rsidR="00856FE9" w:rsidRPr="00856FE9" w:rsidRDefault="00856FE9" w:rsidP="00856FE9">
      <w:pPr>
        <w:pStyle w:val="EndNoteBibliography"/>
        <w:ind w:left="720" w:hanging="720"/>
      </w:pPr>
      <w:r w:rsidRPr="00856FE9">
        <w:t>[50]</w:t>
      </w:r>
      <w:r w:rsidRPr="00856FE9">
        <w:tab/>
        <w:t xml:space="preserve">T. Uktveris and V. Jusas, "Development of a Modular Board for EEG Signal Acquisition," </w:t>
      </w:r>
      <w:r w:rsidRPr="00856FE9">
        <w:rPr>
          <w:i/>
        </w:rPr>
        <w:t xml:space="preserve">Sensors, </w:t>
      </w:r>
      <w:r w:rsidRPr="00856FE9">
        <w:t>vol. 18, no. 7, 03/07/2018 2018.</w:t>
      </w:r>
    </w:p>
    <w:p w14:paraId="75693F12" w14:textId="77777777" w:rsidR="00856FE9" w:rsidRPr="00856FE9" w:rsidRDefault="00856FE9" w:rsidP="00856FE9">
      <w:pPr>
        <w:pStyle w:val="EndNoteBibliography"/>
        <w:ind w:left="720" w:hanging="720"/>
      </w:pPr>
      <w:r w:rsidRPr="00856FE9">
        <w:t>[51]</w:t>
      </w:r>
      <w:r w:rsidRPr="00856FE9">
        <w:tab/>
        <w:t xml:space="preserve">S. Feng, M. Tang, F. Quivira, T. Dyson, F. Cuckov, and G. Schirner, "EEGu2: an embedded device for brain/body signal acquisition and processing," in </w:t>
      </w:r>
      <w:r w:rsidRPr="00856FE9">
        <w:rPr>
          <w:i/>
        </w:rPr>
        <w:t>27th International Symposium on Rapid System Prototyping: Shortening the Path from Specification to Prototype</w:t>
      </w:r>
      <w:r w:rsidRPr="00856FE9">
        <w:t>, Pittsburgh, Pennsylvania, 2016, pp. 19 - 25.</w:t>
      </w:r>
    </w:p>
    <w:p w14:paraId="72800F72" w14:textId="77777777" w:rsidR="00856FE9" w:rsidRPr="00856FE9" w:rsidRDefault="00856FE9" w:rsidP="00856FE9">
      <w:pPr>
        <w:pStyle w:val="EndNoteBibliography"/>
        <w:ind w:left="720" w:hanging="720"/>
      </w:pPr>
      <w:r w:rsidRPr="00856FE9">
        <w:t>[52]</w:t>
      </w:r>
      <w:r w:rsidRPr="00856FE9">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71CFE6B" w14:textId="77777777" w:rsidR="00856FE9" w:rsidRPr="00856FE9" w:rsidRDefault="00856FE9" w:rsidP="00856FE9">
      <w:pPr>
        <w:pStyle w:val="EndNoteBibliography"/>
        <w:ind w:left="720" w:hanging="720"/>
      </w:pPr>
      <w:r w:rsidRPr="00856FE9">
        <w:t>[53]</w:t>
      </w:r>
      <w:r w:rsidRPr="00856FE9">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583DADB" w14:textId="77777777" w:rsidR="00856FE9" w:rsidRPr="00856FE9" w:rsidRDefault="00856FE9" w:rsidP="00856FE9">
      <w:pPr>
        <w:pStyle w:val="EndNoteBibliography"/>
        <w:ind w:left="720" w:hanging="720"/>
      </w:pPr>
      <w:r w:rsidRPr="00856FE9">
        <w:t>[54]</w:t>
      </w:r>
      <w:r w:rsidRPr="00856FE9">
        <w:tab/>
        <w:t xml:space="preserve">M. Wild, R. Pegan, and M. Lara. (2015, 18/08/2019). </w:t>
      </w:r>
      <w:r w:rsidRPr="00856FE9">
        <w:rPr>
          <w:i/>
        </w:rPr>
        <w:t>Wearable Bluetooth Brain-Computer Interface for Detection and Analysis of Ear-EEG Signals</w:t>
      </w:r>
      <w:r w:rsidRPr="00856FE9">
        <w:t>. Available: https://pdfs.semanticscholar.org/bae8/2d84b4384bd86cf942139ac9a45326f3083d.pdf?_ga=2.179954020.1547926640.1568593385-769052707.1568593385</w:t>
      </w:r>
    </w:p>
    <w:p w14:paraId="173EC863" w14:textId="77777777" w:rsidR="00856FE9" w:rsidRPr="00856FE9" w:rsidRDefault="00856FE9" w:rsidP="00856FE9">
      <w:pPr>
        <w:pStyle w:val="EndNoteBibliography"/>
        <w:ind w:left="720" w:hanging="720"/>
      </w:pPr>
      <w:r w:rsidRPr="00856FE9">
        <w:t>[55]</w:t>
      </w:r>
      <w:r w:rsidRPr="00856FE9">
        <w:tab/>
        <w:t xml:space="preserve">Texas Instruments. (n.d., 21/08/2019). </w:t>
      </w:r>
      <w:r w:rsidRPr="00856FE9">
        <w:rPr>
          <w:i/>
        </w:rPr>
        <w:t>ADS1299 Low-Noise, 8-Channel, 24-Bit Analog-to-Digital Converter for Biopotential Measurements | TI.com</w:t>
      </w:r>
      <w:r w:rsidRPr="00856FE9">
        <w:t>. Available: http://www.ti.com/product/ADS1299</w:t>
      </w:r>
    </w:p>
    <w:p w14:paraId="5D8700CA" w14:textId="77777777" w:rsidR="00856FE9" w:rsidRPr="00856FE9" w:rsidRDefault="00856FE9" w:rsidP="00856FE9">
      <w:pPr>
        <w:pStyle w:val="EndNoteBibliography"/>
        <w:ind w:left="720" w:hanging="720"/>
      </w:pPr>
      <w:r w:rsidRPr="00856FE9">
        <w:t>[56]</w:t>
      </w:r>
      <w:r w:rsidRPr="00856FE9">
        <w:tab/>
        <w:t>J. Moeller, "EEG Montages," ed: YouTube, 2015.</w:t>
      </w:r>
    </w:p>
    <w:p w14:paraId="7B8F43D9" w14:textId="77777777" w:rsidR="00856FE9" w:rsidRPr="00856FE9" w:rsidRDefault="00856FE9" w:rsidP="00856FE9">
      <w:pPr>
        <w:pStyle w:val="EndNoteBibliography"/>
        <w:ind w:left="720" w:hanging="720"/>
      </w:pPr>
      <w:r w:rsidRPr="00856FE9">
        <w:t>[57]</w:t>
      </w:r>
      <w:r w:rsidRPr="00856FE9">
        <w:tab/>
        <w:t>Texas Instruments, "ADS1299-x Low-Noise, 4-, 6-, 8-Channel, 24-Bit, Analog-to-Digital Converter for EEG and Biopotential Measurements," Jan. 2017 2017, Available: http://www.ti.com/lit/ds/symlink/ads1299.pdf.</w:t>
      </w:r>
    </w:p>
    <w:p w14:paraId="43C0F0BF" w14:textId="77777777" w:rsidR="00856FE9" w:rsidRPr="00856FE9" w:rsidRDefault="00856FE9" w:rsidP="00856FE9">
      <w:pPr>
        <w:pStyle w:val="EndNoteBibliography"/>
        <w:ind w:left="720" w:hanging="720"/>
      </w:pPr>
      <w:r w:rsidRPr="00856FE9">
        <w:lastRenderedPageBreak/>
        <w:t>[58]</w:t>
      </w:r>
      <w:r w:rsidRPr="00856FE9">
        <w:tab/>
        <w:t xml:space="preserve">E. Parzen, "Autoregressive spectral estimation," in </w:t>
      </w:r>
      <w:r w:rsidRPr="00856FE9">
        <w:rPr>
          <w:i/>
        </w:rPr>
        <w:t>Handbook of Statistics</w:t>
      </w:r>
      <w:r w:rsidRPr="00856FE9">
        <w:t>, vol. 3, 1983, pp. 221 - 247.</w:t>
      </w:r>
    </w:p>
    <w:p w14:paraId="5627A36D" w14:textId="77777777" w:rsidR="00856FE9" w:rsidRPr="00856FE9" w:rsidRDefault="00856FE9" w:rsidP="00856FE9">
      <w:pPr>
        <w:pStyle w:val="EndNoteBibliography"/>
        <w:ind w:left="720" w:hanging="720"/>
      </w:pPr>
      <w:r w:rsidRPr="00856FE9">
        <w:t>[59]</w:t>
      </w:r>
      <w:r w:rsidRPr="00856FE9">
        <w:tab/>
        <w:t xml:space="preserve">F. S. Schlindwein and D. H. Evans, "Autoregressive spectral analysis as an alternative to fast Fourier transform analysis of Doppler ultrasound signals," in </w:t>
      </w:r>
      <w:r w:rsidRPr="00856FE9">
        <w:rPr>
          <w:i/>
        </w:rPr>
        <w:t>Diagnostic Vascular Ultrasound</w:t>
      </w:r>
      <w:r w:rsidRPr="00856FE9">
        <w:t>: Edward Arnold, 1992, pp. 74 - 84.</w:t>
      </w:r>
    </w:p>
    <w:p w14:paraId="5C575F17" w14:textId="77777777" w:rsidR="00856FE9" w:rsidRPr="00856FE9" w:rsidRDefault="00856FE9" w:rsidP="00856FE9">
      <w:pPr>
        <w:pStyle w:val="EndNoteBibliography"/>
        <w:ind w:left="720" w:hanging="720"/>
      </w:pPr>
      <w:r w:rsidRPr="00856FE9">
        <w:t>[60]</w:t>
      </w:r>
      <w:r w:rsidRPr="00856FE9">
        <w:tab/>
        <w:t xml:space="preserve">A. R. Rao and A. Durgunoglu, "AR and ARMA spectral estimation," </w:t>
      </w:r>
      <w:r w:rsidRPr="00856FE9">
        <w:rPr>
          <w:i/>
        </w:rPr>
        <w:t xml:space="preserve">Stochastic Hydrology and Hydraulics, </w:t>
      </w:r>
      <w:r w:rsidRPr="00856FE9">
        <w:t>vol. 2, pp. 35 - 50, March 1988 1988.</w:t>
      </w:r>
    </w:p>
    <w:p w14:paraId="73763569" w14:textId="77777777" w:rsidR="00856FE9" w:rsidRPr="00856FE9" w:rsidRDefault="00856FE9" w:rsidP="00856FE9">
      <w:pPr>
        <w:pStyle w:val="EndNoteBibliography"/>
        <w:ind w:left="720" w:hanging="720"/>
      </w:pPr>
      <w:r w:rsidRPr="00856FE9">
        <w:t>[61]</w:t>
      </w:r>
      <w:r w:rsidRPr="00856FE9">
        <w:tab/>
        <w:t xml:space="preserve">D. F. Gingras and E. Masry, "Autoregressive spectral estimation in additive noise," </w:t>
      </w:r>
      <w:r w:rsidRPr="00856FE9">
        <w:rPr>
          <w:i/>
        </w:rPr>
        <w:t xml:space="preserve">IEEE Transactions on Acoustics, Speech, and Signal Processing, </w:t>
      </w:r>
      <w:r w:rsidRPr="00856FE9">
        <w:t>vol. 36, no. 4, pp. 490 - 501, April 1988 1988.</w:t>
      </w:r>
    </w:p>
    <w:p w14:paraId="308E2F37" w14:textId="77777777" w:rsidR="00856FE9" w:rsidRPr="00856FE9" w:rsidRDefault="00856FE9" w:rsidP="00856FE9">
      <w:pPr>
        <w:pStyle w:val="EndNoteBibliography"/>
        <w:ind w:left="720" w:hanging="720"/>
      </w:pPr>
      <w:r w:rsidRPr="00856FE9">
        <w:t>[62]</w:t>
      </w:r>
      <w:r w:rsidRPr="00856FE9">
        <w:tab/>
        <w:t xml:space="preserve">N. Beamish and M. B. Priestley, "A Study of Autoregressive and Window Spectral Estimation," </w:t>
      </w:r>
      <w:r w:rsidRPr="00856FE9">
        <w:rPr>
          <w:i/>
        </w:rPr>
        <w:t xml:space="preserve">Journal of the Royal Statistical Society, </w:t>
      </w:r>
      <w:r w:rsidRPr="00856FE9">
        <w:t>vol. 30, no. 1, pp. 41-58, 1981 1981.</w:t>
      </w:r>
    </w:p>
    <w:p w14:paraId="0592324D" w14:textId="77777777" w:rsidR="00856FE9" w:rsidRPr="00856FE9" w:rsidRDefault="00856FE9" w:rsidP="00856FE9">
      <w:pPr>
        <w:pStyle w:val="EndNoteBibliography"/>
        <w:ind w:left="720" w:hanging="720"/>
      </w:pPr>
      <w:r w:rsidRPr="00856FE9">
        <w:t>[63]</w:t>
      </w:r>
      <w:r w:rsidRPr="00856FE9">
        <w:tab/>
        <w:t xml:space="preserve">W. Klonowski, "Everything you wanted to ask about EEG but were afraid to get the right answer," </w:t>
      </w:r>
      <w:r w:rsidRPr="00856FE9">
        <w:rPr>
          <w:i/>
        </w:rPr>
        <w:t xml:space="preserve">Nonlinear Biomedical Physics, </w:t>
      </w:r>
      <w:r w:rsidRPr="00856FE9">
        <w:t>vol. 3, no. 1, 26/5/2009 2009.</w:t>
      </w:r>
    </w:p>
    <w:p w14:paraId="16BA0237" w14:textId="77777777" w:rsidR="00856FE9" w:rsidRPr="00856FE9" w:rsidRDefault="00856FE9" w:rsidP="00856FE9">
      <w:pPr>
        <w:pStyle w:val="EndNoteBibliography"/>
        <w:ind w:left="720" w:hanging="720"/>
      </w:pPr>
      <w:r w:rsidRPr="00856FE9">
        <w:t>[64]</w:t>
      </w:r>
      <w:r w:rsidRPr="00856FE9">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367B9663" w14:textId="77777777" w:rsidR="00856FE9" w:rsidRPr="00856FE9" w:rsidRDefault="00856FE9" w:rsidP="00856FE9">
      <w:pPr>
        <w:pStyle w:val="EndNoteBibliography"/>
        <w:ind w:left="720" w:hanging="720"/>
      </w:pPr>
      <w:r w:rsidRPr="00856FE9">
        <w:t>[65]</w:t>
      </w:r>
      <w:r w:rsidRPr="00856FE9">
        <w:tab/>
        <w:t>S. Roberts, "Lecture 4 - Spectral Estimation,"</w:t>
      </w:r>
      <w:r w:rsidRPr="00856FE9">
        <w:rPr>
          <w:i/>
        </w:rPr>
        <w:t xml:space="preserve"> </w:t>
      </w:r>
      <w:r w:rsidRPr="00856FE9">
        <w:t>Lecture. Available: http://www.robots.ox.ac.uk/~sjrob/Teaching/B14_SP/b14_sp_lect4.pdf</w:t>
      </w:r>
    </w:p>
    <w:p w14:paraId="2F0192A6" w14:textId="77777777" w:rsidR="00856FE9" w:rsidRPr="00856FE9" w:rsidRDefault="00856FE9" w:rsidP="00856FE9">
      <w:pPr>
        <w:pStyle w:val="EndNoteBibliography"/>
        <w:ind w:left="720" w:hanging="720"/>
      </w:pPr>
      <w:r w:rsidRPr="00856FE9">
        <w:t>[66]</w:t>
      </w:r>
      <w:r w:rsidRPr="00856FE9">
        <w:tab/>
        <w:t xml:space="preserve">S. S. Haykin, </w:t>
      </w:r>
      <w:r w:rsidRPr="00856FE9">
        <w:rPr>
          <w:i/>
        </w:rPr>
        <w:t>Adaptive Filter Theory</w:t>
      </w:r>
      <w:r w:rsidRPr="00856FE9">
        <w:t>, 4 ed. (Prentice-Hall information and system sciences series). Prentice Hall, 2002, p. 920.</w:t>
      </w:r>
    </w:p>
    <w:p w14:paraId="2CF508E9" w14:textId="77777777" w:rsidR="00856FE9" w:rsidRPr="00856FE9" w:rsidRDefault="00856FE9" w:rsidP="00856FE9">
      <w:pPr>
        <w:pStyle w:val="EndNoteBibliography"/>
        <w:ind w:left="720" w:hanging="720"/>
      </w:pPr>
      <w:r w:rsidRPr="00856FE9">
        <w:t>[67]</w:t>
      </w:r>
      <w:r w:rsidRPr="00856FE9">
        <w:tab/>
        <w:t xml:space="preserve">F. S. Schlindwein and D. H. Evans, "Selection of the order of autoregressive models for spectral analysis of doppler ultrasound signals," </w:t>
      </w:r>
      <w:r w:rsidRPr="00856FE9">
        <w:rPr>
          <w:i/>
        </w:rPr>
        <w:t xml:space="preserve">Ultrasound in  Medicine &amp; Biology, </w:t>
      </w:r>
      <w:r w:rsidRPr="00856FE9">
        <w:t>vol. 16, no. 1, pp. 81 - 91, 1990.</w:t>
      </w:r>
    </w:p>
    <w:p w14:paraId="3D8F4636" w14:textId="77777777" w:rsidR="00856FE9" w:rsidRPr="00856FE9" w:rsidRDefault="00856FE9" w:rsidP="00856FE9">
      <w:pPr>
        <w:pStyle w:val="EndNoteBibliography"/>
        <w:ind w:left="720" w:hanging="720"/>
      </w:pPr>
      <w:r w:rsidRPr="00856FE9">
        <w:t>[68]</w:t>
      </w:r>
      <w:r w:rsidRPr="00856FE9">
        <w:tab/>
        <w:t xml:space="preserve">G. Rodríguez-Bermúdez and P. J. García-Laencina, "Automatic and Adaptive Classification of Electroencephalographic Signals for Brain Computer Interfaces," </w:t>
      </w:r>
      <w:r w:rsidRPr="00856FE9">
        <w:rPr>
          <w:i/>
        </w:rPr>
        <w:t xml:space="preserve">Journal of Medical Systems, </w:t>
      </w:r>
      <w:r w:rsidRPr="00856FE9">
        <w:t>vol. 36, pp. 51-63, 02/11/2012 2012.</w:t>
      </w:r>
    </w:p>
    <w:p w14:paraId="45A34CF8" w14:textId="77777777" w:rsidR="00856FE9" w:rsidRPr="00856FE9" w:rsidRDefault="00856FE9" w:rsidP="00856FE9">
      <w:pPr>
        <w:pStyle w:val="EndNoteBibliography"/>
        <w:ind w:left="720" w:hanging="720"/>
      </w:pPr>
      <w:r w:rsidRPr="00856FE9">
        <w:t>[69]</w:t>
      </w:r>
      <w:r w:rsidRPr="00856FE9">
        <w:tab/>
        <w:t xml:space="preserve">F. J. Harris, </w:t>
      </w:r>
      <w:r w:rsidRPr="00856FE9">
        <w:rPr>
          <w:i/>
        </w:rPr>
        <w:t>Handbook of Digital Signal Processing: Engineering Applications</w:t>
      </w:r>
      <w:r w:rsidRPr="00856FE9">
        <w:t>. 1987.</w:t>
      </w:r>
    </w:p>
    <w:p w14:paraId="4EB05AA7" w14:textId="77777777" w:rsidR="00856FE9" w:rsidRPr="00856FE9" w:rsidRDefault="00856FE9" w:rsidP="00856FE9">
      <w:pPr>
        <w:pStyle w:val="EndNoteBibliography"/>
        <w:ind w:left="720" w:hanging="720"/>
      </w:pPr>
      <w:r w:rsidRPr="00856FE9">
        <w:t>[70]</w:t>
      </w:r>
      <w:r w:rsidRPr="00856FE9">
        <w:tab/>
        <w:t xml:space="preserve">F. Tabassum, M. I. Islam, and M. R. Amin, "Comparison of filter banks of DWT in recovery of image using one dimensional signal vector," </w:t>
      </w:r>
      <w:r w:rsidRPr="00856FE9">
        <w:rPr>
          <w:i/>
        </w:rPr>
        <w:t xml:space="preserve">Journal of King Saud University - Computer and Information Sciences, </w:t>
      </w:r>
      <w:r w:rsidRPr="00856FE9">
        <w:t>5 March 2019 2019.</w:t>
      </w:r>
    </w:p>
    <w:p w14:paraId="3A589C63" w14:textId="77777777" w:rsidR="00856FE9" w:rsidRPr="00856FE9" w:rsidRDefault="00856FE9" w:rsidP="00856FE9">
      <w:pPr>
        <w:pStyle w:val="EndNoteBibliography"/>
        <w:ind w:left="720" w:hanging="720"/>
        <w:rPr>
          <w:i/>
        </w:rPr>
      </w:pPr>
      <w:r w:rsidRPr="00856FE9">
        <w:t>[71]</w:t>
      </w:r>
      <w:r w:rsidRPr="00856FE9">
        <w:tab/>
        <w:t xml:space="preserve">A. A. Suraj, M. Francis, T. S. Kavya, and T. M. Nirmal, "Discrete wavelet transform based image fusion and de-noising in FPGA," </w:t>
      </w:r>
    </w:p>
    <w:p w14:paraId="5EFCAF8C" w14:textId="77777777" w:rsidR="00856FE9" w:rsidRPr="00856FE9" w:rsidRDefault="00856FE9" w:rsidP="00856FE9">
      <w:pPr>
        <w:pStyle w:val="EndNoteBibliography"/>
        <w:ind w:left="720" w:hanging="720"/>
      </w:pPr>
      <w:r w:rsidRPr="00856FE9">
        <w:rPr>
          <w:i/>
        </w:rPr>
        <w:t xml:space="preserve">Journal of Electrical Systems and Information Technology, </w:t>
      </w:r>
      <w:r w:rsidRPr="00856FE9">
        <w:t>vol. 1, no. 1, pp. 72-81, May 2014 2014.</w:t>
      </w:r>
    </w:p>
    <w:p w14:paraId="329B407F" w14:textId="77777777" w:rsidR="00856FE9" w:rsidRPr="00856FE9" w:rsidRDefault="00856FE9" w:rsidP="00856FE9">
      <w:pPr>
        <w:pStyle w:val="EndNoteBibliography"/>
        <w:ind w:left="720" w:hanging="720"/>
      </w:pPr>
      <w:r w:rsidRPr="00856FE9">
        <w:t>[72]</w:t>
      </w:r>
      <w:r w:rsidRPr="00856FE9">
        <w:tab/>
        <w:t xml:space="preserve">A. M. Wink and J. B. T. M. Roerdink, "Polyphase decompositions and shift-invariant discrete wavelet transforms in the frequency domain," </w:t>
      </w:r>
      <w:r w:rsidRPr="00856FE9">
        <w:rPr>
          <w:i/>
        </w:rPr>
        <w:t xml:space="preserve">Signal Processing, </w:t>
      </w:r>
      <w:r w:rsidRPr="00856FE9">
        <w:t>vol. 90, no. 6, pp. 1779-1787, 12 November 2009 2010.</w:t>
      </w:r>
    </w:p>
    <w:p w14:paraId="1235CE93" w14:textId="77777777" w:rsidR="00856FE9" w:rsidRPr="00856FE9" w:rsidRDefault="00856FE9" w:rsidP="00856FE9">
      <w:pPr>
        <w:pStyle w:val="EndNoteBibliography"/>
        <w:ind w:left="720" w:hanging="720"/>
      </w:pPr>
      <w:r w:rsidRPr="00856FE9">
        <w:t>[73]</w:t>
      </w:r>
      <w:r w:rsidRPr="00856FE9">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1579E45B" w14:textId="77777777" w:rsidR="00856FE9" w:rsidRPr="00856FE9" w:rsidRDefault="00856FE9" w:rsidP="00856FE9">
      <w:pPr>
        <w:pStyle w:val="EndNoteBibliography"/>
        <w:ind w:left="720" w:hanging="720"/>
      </w:pPr>
      <w:r w:rsidRPr="00856FE9">
        <w:lastRenderedPageBreak/>
        <w:t>[74]</w:t>
      </w:r>
      <w:r w:rsidRPr="00856FE9">
        <w:tab/>
        <w:t xml:space="preserve">G. Huang, J. Meng, D. Zhang, and X. Zhu, "Window Function for EEG Power Density Estimation and Its Application in SSVEP Based BCIs," in </w:t>
      </w:r>
      <w:r w:rsidRPr="00856FE9">
        <w:rPr>
          <w:i/>
        </w:rPr>
        <w:t>International Conference on Intelligent Robotics and Applications</w:t>
      </w:r>
      <w:r w:rsidRPr="00856FE9">
        <w:t>, Aachen, Germany, 2011, vol. 7102, pp. 135-144: Springer, Berlin, Germany.</w:t>
      </w:r>
    </w:p>
    <w:p w14:paraId="43D00839" w14:textId="77777777" w:rsidR="00856FE9" w:rsidRPr="00856FE9" w:rsidRDefault="00856FE9" w:rsidP="00856FE9">
      <w:pPr>
        <w:pStyle w:val="EndNoteBibliography"/>
        <w:ind w:left="720" w:hanging="720"/>
      </w:pPr>
      <w:r w:rsidRPr="00856FE9">
        <w:t>[75]</w:t>
      </w:r>
      <w:r w:rsidRPr="00856FE9">
        <w:tab/>
        <w:t xml:space="preserve">D. Coyle, G. Prasad, and T. M. McGinnity, </w:t>
      </w:r>
      <w:r w:rsidRPr="00856FE9">
        <w:rPr>
          <w:i/>
        </w:rPr>
        <w:t xml:space="preserve">A Time-Frequency Approach to Feature Extraction for a Brain-Computer Interface with a Comparative Analysis of Performance Measures, </w:t>
      </w:r>
      <w:r w:rsidRPr="00856FE9">
        <w:t>vol. 19, pp. 3141-3151, 04/11/2004 2004.</w:t>
      </w:r>
    </w:p>
    <w:p w14:paraId="699338D3" w14:textId="77777777" w:rsidR="00856FE9" w:rsidRPr="00856FE9" w:rsidRDefault="00856FE9" w:rsidP="00856FE9">
      <w:pPr>
        <w:pStyle w:val="EndNoteBibliography"/>
        <w:ind w:left="720" w:hanging="720"/>
      </w:pPr>
      <w:r w:rsidRPr="00856FE9">
        <w:t>[76]</w:t>
      </w:r>
      <w:r w:rsidRPr="00856FE9">
        <w:tab/>
        <w:t>"DCT/IDCT Customer Tutorial," ed: Xilinx, 2000.</w:t>
      </w:r>
    </w:p>
    <w:p w14:paraId="0A0D2081" w14:textId="77777777" w:rsidR="00856FE9" w:rsidRPr="00856FE9" w:rsidRDefault="00856FE9" w:rsidP="00856FE9">
      <w:pPr>
        <w:pStyle w:val="EndNoteBibliography"/>
        <w:ind w:left="720" w:hanging="720"/>
      </w:pPr>
      <w:r w:rsidRPr="00856FE9">
        <w:t>[77]</w:t>
      </w:r>
      <w:r w:rsidRPr="00856FE9">
        <w:tab/>
        <w:t xml:space="preserve">W.-H. Chen and W. K. Pratt, "Scene Adaptive Coder," in </w:t>
      </w:r>
      <w:r w:rsidRPr="00856FE9">
        <w:rPr>
          <w:i/>
        </w:rPr>
        <w:t>IEEE Transactions on Communications</w:t>
      </w:r>
      <w:r w:rsidRPr="00856FE9">
        <w:t>, Dallas, 1984, vol. 32, pp. 225-323: IEEE.</w:t>
      </w:r>
    </w:p>
    <w:p w14:paraId="2DAC8E54" w14:textId="77777777" w:rsidR="00856FE9" w:rsidRPr="00856FE9" w:rsidRDefault="00856FE9" w:rsidP="00856FE9">
      <w:pPr>
        <w:pStyle w:val="EndNoteBibliography"/>
        <w:ind w:left="720" w:hanging="720"/>
      </w:pPr>
      <w:r w:rsidRPr="00856FE9">
        <w:t>[78]</w:t>
      </w:r>
      <w:r w:rsidRPr="00856FE9">
        <w:tab/>
        <w:t>E. Roberts, "Lossy Data Compression: JPEG," ed: Stanford, n.d.</w:t>
      </w:r>
    </w:p>
    <w:p w14:paraId="6AA50880" w14:textId="77777777" w:rsidR="00856FE9" w:rsidRPr="00856FE9" w:rsidRDefault="00856FE9" w:rsidP="00856FE9">
      <w:pPr>
        <w:pStyle w:val="EndNoteBibliography"/>
        <w:ind w:left="720" w:hanging="720"/>
      </w:pPr>
      <w:r w:rsidRPr="00856FE9">
        <w:t>[79]</w:t>
      </w:r>
      <w:r w:rsidRPr="00856FE9">
        <w:tab/>
        <w:t xml:space="preserve">J. Princen and A. Bradley, "Analysis/Synthesis filter bank design based on time domain aliasing cancellation," in </w:t>
      </w:r>
      <w:r w:rsidRPr="00856FE9">
        <w:rPr>
          <w:i/>
        </w:rPr>
        <w:t>IEEE Transactions on Acoustics, Speech, and Signal Processing</w:t>
      </w:r>
      <w:r w:rsidRPr="00856FE9">
        <w:t>, London, 1986, vol. 34, pp. 1153-1161: IEEE.</w:t>
      </w:r>
    </w:p>
    <w:p w14:paraId="4505A1A2" w14:textId="77777777" w:rsidR="00856FE9" w:rsidRPr="00856FE9" w:rsidRDefault="00856FE9" w:rsidP="00856FE9">
      <w:pPr>
        <w:pStyle w:val="EndNoteBibliography"/>
        <w:ind w:left="720" w:hanging="720"/>
      </w:pPr>
      <w:r w:rsidRPr="00856FE9">
        <w:t>[80]</w:t>
      </w:r>
      <w:r w:rsidRPr="00856FE9">
        <w:tab/>
        <w:t>B. Lincoln, "Modified Discrete Cosine Transform (MDCT)," ed: Stanford University, 1998.</w:t>
      </w:r>
    </w:p>
    <w:p w14:paraId="7B83817E" w14:textId="77777777" w:rsidR="00856FE9" w:rsidRPr="00856FE9" w:rsidRDefault="00856FE9" w:rsidP="00856FE9">
      <w:pPr>
        <w:pStyle w:val="EndNoteBibliography"/>
        <w:ind w:left="720" w:hanging="720"/>
      </w:pPr>
      <w:r w:rsidRPr="00856FE9">
        <w:t>[81]</w:t>
      </w:r>
      <w:r w:rsidRPr="00856FE9">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02F2AE52" w14:textId="77777777" w:rsidR="00856FE9" w:rsidRPr="00856FE9" w:rsidRDefault="00856FE9" w:rsidP="00856FE9">
      <w:pPr>
        <w:pStyle w:val="EndNoteBibliography"/>
        <w:ind w:left="720" w:hanging="720"/>
      </w:pPr>
      <w:r w:rsidRPr="00856FE9">
        <w:t>[82]</w:t>
      </w:r>
      <w:r w:rsidRPr="00856FE9">
        <w:tab/>
        <w:t xml:space="preserve">M. Mesbah, A. Khorshidtalab, H. Baali, and A. Al-Ani, "Motor Imagery Task Classification Using a Signal-Dependent Orthogonal Transform Based Feature Extraction," in </w:t>
      </w:r>
      <w:r w:rsidRPr="00856FE9">
        <w:rPr>
          <w:i/>
        </w:rPr>
        <w:t>International Conference on Neural Information Processing</w:t>
      </w:r>
      <w:r w:rsidRPr="00856FE9">
        <w:t>, Doha, Qatar, 2015, vol. 9490, pp. 1 - 9.</w:t>
      </w:r>
    </w:p>
    <w:p w14:paraId="778E1FCA" w14:textId="77777777" w:rsidR="00856FE9" w:rsidRPr="00856FE9" w:rsidRDefault="00856FE9" w:rsidP="00856FE9">
      <w:pPr>
        <w:pStyle w:val="EndNoteBibliography"/>
        <w:ind w:left="720" w:hanging="720"/>
      </w:pPr>
      <w:r w:rsidRPr="00856FE9">
        <w:t>[83]</w:t>
      </w:r>
      <w:r w:rsidRPr="00856FE9">
        <w:tab/>
        <w:t xml:space="preserve">A. Garg and R. Jain, "Classification of EEG Signals using various Dimensionality Reduction Techniques," </w:t>
      </w:r>
      <w:r w:rsidRPr="00856FE9">
        <w:rPr>
          <w:i/>
        </w:rPr>
        <w:t xml:space="preserve">International Journal of Computational Intelligence Research, </w:t>
      </w:r>
      <w:r w:rsidRPr="00856FE9">
        <w:t>vol. 13, no. 10, pp. 2309-2331, 2017 2017.</w:t>
      </w:r>
    </w:p>
    <w:p w14:paraId="563A886F" w14:textId="77777777" w:rsidR="00856FE9" w:rsidRPr="00856FE9" w:rsidRDefault="00856FE9" w:rsidP="00856FE9">
      <w:pPr>
        <w:pStyle w:val="EndNoteBibliography"/>
        <w:ind w:left="720" w:hanging="720"/>
      </w:pPr>
      <w:r w:rsidRPr="00856FE9">
        <w:t>[84]</w:t>
      </w:r>
      <w:r w:rsidRPr="00856FE9">
        <w:tab/>
        <w:t xml:space="preserve">S. K. Bashar and M. I. H. Bhuiyan, "Classification of motor imagery movements using multivariate empirical mode decomposition and short time Fourier transform based hybrid method," </w:t>
      </w:r>
      <w:r w:rsidRPr="00856FE9">
        <w:rPr>
          <w:i/>
        </w:rPr>
        <w:t xml:space="preserve">Engineering Science and Technology, an International Journal, </w:t>
      </w:r>
      <w:r w:rsidRPr="00856FE9">
        <w:t>vol. 19, no. 3, pp. 1457-1464, Sept. 2016 2016.</w:t>
      </w:r>
    </w:p>
    <w:p w14:paraId="70A9D7DF" w14:textId="77777777" w:rsidR="00856FE9" w:rsidRPr="00856FE9" w:rsidRDefault="00856FE9" w:rsidP="00856FE9">
      <w:pPr>
        <w:pStyle w:val="EndNoteBibliography"/>
        <w:ind w:left="720" w:hanging="720"/>
      </w:pPr>
      <w:r w:rsidRPr="00856FE9">
        <w:t>[85]</w:t>
      </w:r>
      <w:r w:rsidRPr="00856FE9">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27E76FF4" w14:textId="77777777" w:rsidR="00856FE9" w:rsidRPr="00856FE9" w:rsidRDefault="00856FE9" w:rsidP="00856FE9">
      <w:pPr>
        <w:pStyle w:val="EndNoteBibliography"/>
        <w:ind w:left="720" w:hanging="720"/>
      </w:pPr>
      <w:r w:rsidRPr="00856FE9">
        <w:t>[86]</w:t>
      </w:r>
      <w:r w:rsidRPr="00856FE9">
        <w:tab/>
        <w:t xml:space="preserve">Y. Pang, S. Wang, and Y. Yuan, "Learning Regularized LDA by Clustering," in </w:t>
      </w:r>
      <w:r w:rsidRPr="00856FE9">
        <w:rPr>
          <w:i/>
        </w:rPr>
        <w:t>IEEE Transactions on Neural Networks and Learning Systems</w:t>
      </w:r>
      <w:r w:rsidRPr="00856FE9">
        <w:t>, 2014, vol. 25, no. 12, pp. 2191-2201: IEEE.</w:t>
      </w:r>
    </w:p>
    <w:p w14:paraId="53D6F099" w14:textId="77777777" w:rsidR="00856FE9" w:rsidRPr="00856FE9" w:rsidRDefault="00856FE9" w:rsidP="00856FE9">
      <w:pPr>
        <w:pStyle w:val="EndNoteBibliography"/>
        <w:ind w:left="720" w:hanging="720"/>
      </w:pPr>
      <w:r w:rsidRPr="00856FE9">
        <w:t>[87]</w:t>
      </w:r>
      <w:r w:rsidRPr="00856FE9">
        <w:tab/>
        <w:t xml:space="preserve">F. Lauer. (2014, 21/08/2019). </w:t>
      </w:r>
      <w:r w:rsidRPr="00856FE9">
        <w:rPr>
          <w:i/>
        </w:rPr>
        <w:t>Linear and Quadratic Discriminant Analysis (LDA / QDA)</w:t>
      </w:r>
      <w:r w:rsidRPr="00856FE9">
        <w:t>. Available: http://mlweb.loria.fr/book/en/lda.html</w:t>
      </w:r>
    </w:p>
    <w:p w14:paraId="0C873463" w14:textId="77777777" w:rsidR="00856FE9" w:rsidRPr="00856FE9" w:rsidRDefault="00856FE9" w:rsidP="00856FE9">
      <w:pPr>
        <w:pStyle w:val="EndNoteBibliography"/>
        <w:ind w:left="720" w:hanging="720"/>
      </w:pPr>
      <w:r w:rsidRPr="00856FE9">
        <w:t>[88]</w:t>
      </w:r>
      <w:r w:rsidRPr="00856FE9">
        <w:tab/>
        <w:t xml:space="preserve">Penn State University. (n.d., 21/08/2019). </w:t>
      </w:r>
      <w:r w:rsidRPr="00856FE9">
        <w:rPr>
          <w:i/>
        </w:rPr>
        <w:t>9.2.8 - Quadratic Discriminant Analysis (QDA)</w:t>
      </w:r>
      <w:r w:rsidRPr="00856FE9">
        <w:t>. Available: https://onlinecourses.science.psu.edu/stat508/book/export/html/696</w:t>
      </w:r>
    </w:p>
    <w:p w14:paraId="7E92F320" w14:textId="77777777" w:rsidR="00856FE9" w:rsidRPr="00856FE9" w:rsidRDefault="00856FE9" w:rsidP="00856FE9">
      <w:pPr>
        <w:pStyle w:val="EndNoteBibliography"/>
        <w:ind w:left="720" w:hanging="720"/>
      </w:pPr>
      <w:r w:rsidRPr="00856FE9">
        <w:t>[89]</w:t>
      </w:r>
      <w:r w:rsidRPr="00856FE9">
        <w:tab/>
        <w:t xml:space="preserve">V. Vapnik and C. Cortes, "Support-Vector Networks," </w:t>
      </w:r>
      <w:r w:rsidRPr="00856FE9">
        <w:rPr>
          <w:i/>
        </w:rPr>
        <w:t xml:space="preserve">Machine Learning, </w:t>
      </w:r>
      <w:r w:rsidRPr="00856FE9">
        <w:t>vol. 20, pp. 273-297, 1995.</w:t>
      </w:r>
    </w:p>
    <w:p w14:paraId="622206C5" w14:textId="77777777" w:rsidR="00856FE9" w:rsidRPr="00856FE9" w:rsidRDefault="00856FE9" w:rsidP="00856FE9">
      <w:pPr>
        <w:pStyle w:val="EndNoteBibliography"/>
        <w:ind w:left="720" w:hanging="720"/>
      </w:pPr>
      <w:r w:rsidRPr="00856FE9">
        <w:lastRenderedPageBreak/>
        <w:t>[90]</w:t>
      </w:r>
      <w:r w:rsidRPr="00856FE9">
        <w:tab/>
      </w:r>
      <w:r w:rsidRPr="00856FE9">
        <w:rPr>
          <w:sz w:val="20"/>
        </w:rPr>
        <w:t>R. Pupale</w:t>
      </w:r>
      <w:r w:rsidRPr="00856FE9">
        <w:t xml:space="preserve">. (2018, 21/08/2019). </w:t>
      </w:r>
      <w:r w:rsidRPr="00856FE9">
        <w:rPr>
          <w:i/>
        </w:rPr>
        <w:t>Support Vector Machines(SVM) -- An Overview - Towards Data Science</w:t>
      </w:r>
      <w:r w:rsidRPr="00856FE9">
        <w:t>. Available: https://towardsdatascience.com/https-medium-com-pupalerushikesh-svm-f4b42800e989</w:t>
      </w:r>
    </w:p>
    <w:p w14:paraId="6A29D028" w14:textId="77777777" w:rsidR="00856FE9" w:rsidRPr="00856FE9" w:rsidRDefault="00856FE9" w:rsidP="00856FE9">
      <w:pPr>
        <w:pStyle w:val="EndNoteBibliography"/>
        <w:ind w:left="720" w:hanging="720"/>
      </w:pPr>
      <w:r w:rsidRPr="00856FE9">
        <w:t>[91]</w:t>
      </w:r>
      <w:r w:rsidRPr="00856FE9">
        <w:tab/>
        <w:t>D. Sontage, "Support Vector Machines (SVMs) Lecture 2," ed: Massachusetts Institute of Technology, n.d.</w:t>
      </w:r>
    </w:p>
    <w:p w14:paraId="68609918" w14:textId="77777777" w:rsidR="00856FE9" w:rsidRPr="00856FE9" w:rsidRDefault="00856FE9" w:rsidP="00856FE9">
      <w:pPr>
        <w:pStyle w:val="EndNoteBibliography"/>
        <w:ind w:left="720" w:hanging="720"/>
      </w:pPr>
      <w:r w:rsidRPr="00856FE9">
        <w:t>[92]</w:t>
      </w:r>
      <w:r w:rsidRPr="00856FE9">
        <w:tab/>
        <w:t>Clarinda-Academy, "paraboloid," A5paraboloid, Ed., ed: yourdictionary.com, n.d.</w:t>
      </w:r>
    </w:p>
    <w:p w14:paraId="7807FB3F" w14:textId="77777777" w:rsidR="00856FE9" w:rsidRPr="00856FE9" w:rsidRDefault="00856FE9" w:rsidP="00856FE9">
      <w:pPr>
        <w:pStyle w:val="EndNoteBibliography"/>
        <w:ind w:left="720" w:hanging="720"/>
      </w:pPr>
      <w:r w:rsidRPr="00856FE9">
        <w:t>[93]</w:t>
      </w:r>
      <w:r w:rsidRPr="00856FE9">
        <w:tab/>
        <w:t xml:space="preserve">S. Bhattacharyya. (2018, 22 June 2020). </w:t>
      </w:r>
      <w:r w:rsidRPr="00856FE9">
        <w:rPr>
          <w:i/>
        </w:rPr>
        <w:t>Support Vector Machine: Complete Theory</w:t>
      </w:r>
      <w:r w:rsidRPr="00856FE9">
        <w:t>. Available: https://towardsdatascience.com/understanding-support-vector-machine-part-1-lagrange-multipliers-5c24a52ffc5e</w:t>
      </w:r>
    </w:p>
    <w:p w14:paraId="2BC1C46F" w14:textId="77777777" w:rsidR="00856FE9" w:rsidRPr="00856FE9" w:rsidRDefault="00856FE9" w:rsidP="00856FE9">
      <w:pPr>
        <w:pStyle w:val="EndNoteBibliography"/>
        <w:ind w:left="720" w:hanging="720"/>
      </w:pPr>
      <w:r w:rsidRPr="00856FE9">
        <w:t>[94]</w:t>
      </w:r>
      <w:r w:rsidRPr="00856FE9">
        <w:tab/>
        <w:t>R. Berwick, "An Idiot’s guide to Support vector machines (SVMs)," ed: Massachusetts Institute of Technology, n.d.</w:t>
      </w:r>
    </w:p>
    <w:p w14:paraId="3B78406E" w14:textId="77777777" w:rsidR="00856FE9" w:rsidRPr="00856FE9" w:rsidRDefault="00856FE9" w:rsidP="00856FE9">
      <w:pPr>
        <w:pStyle w:val="EndNoteBibliography"/>
        <w:ind w:left="720" w:hanging="720"/>
      </w:pPr>
      <w:r w:rsidRPr="00856FE9">
        <w:t>[95]</w:t>
      </w:r>
      <w:r w:rsidRPr="00856FE9">
        <w:tab/>
        <w:t xml:space="preserve">K. Teknomo. (n.d., 21/08/2019). </w:t>
      </w:r>
      <w:r w:rsidRPr="00856FE9">
        <w:rPr>
          <w:i/>
        </w:rPr>
        <w:t>K Nearest Neighbors Tutorial: How K-Nearest Neighbour (KNN) Algorithm works?</w:t>
      </w:r>
      <w:r w:rsidRPr="00856FE9">
        <w:t xml:space="preserve"> Available: https://people.revoledu.com/kardi/tutorial/KNN/HowTo_KNN.html</w:t>
      </w:r>
    </w:p>
    <w:p w14:paraId="071EB687" w14:textId="77777777" w:rsidR="00856FE9" w:rsidRPr="00856FE9" w:rsidRDefault="00856FE9" w:rsidP="00856FE9">
      <w:pPr>
        <w:pStyle w:val="EndNoteBibliography"/>
        <w:ind w:left="720" w:hanging="720"/>
      </w:pPr>
      <w:r w:rsidRPr="00856FE9">
        <w:t>[96]</w:t>
      </w:r>
      <w:r w:rsidRPr="00856FE9">
        <w:tab/>
        <w:t xml:space="preserve">(n.d., 21/08/2019). </w:t>
      </w:r>
      <w:r w:rsidRPr="00856FE9">
        <w:rPr>
          <w:i/>
        </w:rPr>
        <w:t>kNN</w:t>
      </w:r>
      <w:r w:rsidRPr="00856FE9">
        <w:t>. Available: http://cs.carleton.edu/cs_comps/0910/netflixprize/final_results/knn/index.html</w:t>
      </w:r>
    </w:p>
    <w:p w14:paraId="7EF60D96" w14:textId="77777777" w:rsidR="00856FE9" w:rsidRPr="00856FE9" w:rsidRDefault="00856FE9" w:rsidP="00856FE9">
      <w:pPr>
        <w:pStyle w:val="EndNoteBibliography"/>
        <w:ind w:left="720" w:hanging="720"/>
      </w:pPr>
      <w:r w:rsidRPr="00856FE9">
        <w:t>[97]</w:t>
      </w:r>
      <w:r w:rsidRPr="00856FE9">
        <w:tab/>
        <w:t xml:space="preserve">(2018, 21/09/2019). </w:t>
      </w:r>
      <w:r w:rsidRPr="00856FE9">
        <w:rPr>
          <w:i/>
        </w:rPr>
        <w:t>Lecture 2: k-nearest neighbors / Curese of Dimensionality</w:t>
      </w:r>
      <w:r w:rsidRPr="00856FE9">
        <w:t>. Available: http://www.cs.cornell.edu/courses/cs4780/2018fa/lectures/lecturenote02_kNN.html</w:t>
      </w:r>
    </w:p>
    <w:p w14:paraId="2B9508BB" w14:textId="77777777" w:rsidR="00856FE9" w:rsidRPr="00856FE9" w:rsidRDefault="00856FE9" w:rsidP="00856FE9">
      <w:pPr>
        <w:pStyle w:val="EndNoteBibliography"/>
        <w:ind w:left="720" w:hanging="720"/>
      </w:pPr>
      <w:r w:rsidRPr="00856FE9">
        <w:t>[98]</w:t>
      </w:r>
      <w:r w:rsidRPr="00856FE9">
        <w:tab/>
        <w:t xml:space="preserve">D. Soni. (2018, 22 June 2020). </w:t>
      </w:r>
      <w:r w:rsidRPr="00856FE9">
        <w:rPr>
          <w:i/>
        </w:rPr>
        <w:t>Introduction to k-Nearest Neighbors</w:t>
      </w:r>
      <w:r w:rsidRPr="00856FE9">
        <w:t>. Available: https://towardsdatascience.com/introduction-to-k-nearest-neighbors-3b534bb11d26</w:t>
      </w:r>
    </w:p>
    <w:p w14:paraId="410E8858" w14:textId="77777777" w:rsidR="00856FE9" w:rsidRPr="00856FE9" w:rsidRDefault="00856FE9" w:rsidP="00856FE9">
      <w:pPr>
        <w:pStyle w:val="EndNoteBibliography"/>
        <w:ind w:left="720" w:hanging="720"/>
      </w:pPr>
      <w:r w:rsidRPr="00856FE9">
        <w:t>[99]</w:t>
      </w:r>
      <w:r w:rsidRPr="00856FE9">
        <w:tab/>
        <w:t>B. M. Kaya M, Ozbay E, Yanar H, Mishchenko Y, "A large electroencephalographic motor imagery dataset for electroencephalographic brain computer interfaces," ed: figshare, 2018.</w:t>
      </w:r>
    </w:p>
    <w:p w14:paraId="7295C015" w14:textId="77777777" w:rsidR="00856FE9" w:rsidRPr="00856FE9" w:rsidRDefault="00856FE9" w:rsidP="00856FE9">
      <w:pPr>
        <w:pStyle w:val="EndNoteBibliography"/>
        <w:ind w:left="720" w:hanging="720"/>
      </w:pPr>
      <w:r w:rsidRPr="00856FE9">
        <w:t>[100]</w:t>
      </w:r>
      <w:r w:rsidRPr="00856FE9">
        <w:tab/>
        <w:t xml:space="preserve">B. M. Kaya M, Ozbay E, Yanar H, Mishchenko Y, "A large electroencephalographic motor imagery dataset for electroencephalographic brain computer interfaces," </w:t>
      </w:r>
      <w:r w:rsidRPr="00856FE9">
        <w:rPr>
          <w:i/>
        </w:rPr>
        <w:t xml:space="preserve">Scientific Data, </w:t>
      </w:r>
      <w:r w:rsidRPr="00856FE9">
        <w:t>vol. 5, no. 180211, 2018.</w:t>
      </w:r>
    </w:p>
    <w:p w14:paraId="4FF20492" w14:textId="77777777" w:rsidR="00856FE9" w:rsidRPr="00856FE9" w:rsidRDefault="00856FE9" w:rsidP="00856FE9">
      <w:pPr>
        <w:pStyle w:val="EndNoteBibliography"/>
        <w:ind w:left="720" w:hanging="720"/>
      </w:pPr>
      <w:r w:rsidRPr="00856FE9">
        <w:t>[101]</w:t>
      </w:r>
      <w:r w:rsidRPr="00856FE9">
        <w:tab/>
        <w:t xml:space="preserve">K. Cabeen and P. Gent. (n.d., 03/11/2019). </w:t>
      </w:r>
      <w:r w:rsidRPr="00856FE9">
        <w:rPr>
          <w:i/>
        </w:rPr>
        <w:t>Image Compression and the Discrete Cosine Transform</w:t>
      </w:r>
      <w:r w:rsidRPr="00856FE9">
        <w:t>. Available: https://www.math.cuhk.edu.hk/~lmlui/dct.pdf</w:t>
      </w:r>
    </w:p>
    <w:p w14:paraId="0AA97333" w14:textId="77777777" w:rsidR="00856FE9" w:rsidRPr="00856FE9" w:rsidRDefault="00856FE9" w:rsidP="00856FE9">
      <w:pPr>
        <w:pStyle w:val="EndNoteBibliography"/>
        <w:ind w:left="720" w:hanging="720"/>
      </w:pPr>
      <w:r w:rsidRPr="00856FE9">
        <w:t>[102]</w:t>
      </w:r>
      <w:r w:rsidRPr="00856FE9">
        <w:tab/>
        <w:t xml:space="preserve">A. B. Watson, "Image Compression Using the Discrete Cosine Transform," </w:t>
      </w:r>
      <w:r w:rsidRPr="00856FE9">
        <w:rPr>
          <w:i/>
        </w:rPr>
        <w:t xml:space="preserve">Mathematica, </w:t>
      </w:r>
      <w:r w:rsidRPr="00856FE9">
        <w:t>vol. 4, no. 1, pp. 81-88, 1994.</w:t>
      </w:r>
    </w:p>
    <w:p w14:paraId="255C63EF" w14:textId="77777777" w:rsidR="00856FE9" w:rsidRPr="00856FE9" w:rsidRDefault="00856FE9" w:rsidP="00856FE9">
      <w:pPr>
        <w:pStyle w:val="EndNoteBibliography"/>
        <w:ind w:left="720" w:hanging="720"/>
      </w:pPr>
      <w:r w:rsidRPr="00856FE9">
        <w:t>[103]</w:t>
      </w:r>
      <w:r w:rsidRPr="00856FE9">
        <w:tab/>
        <w:t xml:space="preserve">Florida Research Instruments. (n.d., 04/11/2019). </w:t>
      </w:r>
      <w:r w:rsidRPr="00856FE9">
        <w:rPr>
          <w:i/>
        </w:rPr>
        <w:t>EEG Headband Packages - Florida Research Instruments Inc</w:t>
      </w:r>
      <w:r w:rsidRPr="00856FE9">
        <w:t>. Available: https://www.fri-fl-shop.com/product/eeg-headband-packages/</w:t>
      </w:r>
    </w:p>
    <w:p w14:paraId="1BA29497" w14:textId="77777777" w:rsidR="00856FE9" w:rsidRPr="00856FE9" w:rsidRDefault="00856FE9" w:rsidP="00856FE9">
      <w:pPr>
        <w:pStyle w:val="EndNoteBibliography"/>
        <w:ind w:left="720" w:hanging="720"/>
      </w:pPr>
      <w:r w:rsidRPr="00856FE9">
        <w:t>[104]</w:t>
      </w:r>
      <w:r w:rsidRPr="00856FE9">
        <w:tab/>
        <w:t>Microchip, "Analog and Interface Guide," vol. 1, n.d.</w:t>
      </w:r>
    </w:p>
    <w:p w14:paraId="4C269BCD" w14:textId="77777777" w:rsidR="00856FE9" w:rsidRPr="00856FE9" w:rsidRDefault="00856FE9" w:rsidP="00856FE9">
      <w:pPr>
        <w:pStyle w:val="EndNoteBibliography"/>
        <w:ind w:left="720" w:hanging="720"/>
      </w:pPr>
      <w:r w:rsidRPr="00856FE9">
        <w:t>[105]</w:t>
      </w:r>
      <w:r w:rsidRPr="00856FE9">
        <w:tab/>
        <w:t>ST Electronics, "AN5043: Layout recommendations for the design of boards with ST25R3911B/ST25R391x devices," January 2018 2018.</w:t>
      </w:r>
    </w:p>
    <w:p w14:paraId="62126354" w14:textId="77777777" w:rsidR="00856FE9" w:rsidRPr="00856FE9" w:rsidRDefault="00856FE9" w:rsidP="00856FE9">
      <w:pPr>
        <w:pStyle w:val="EndNoteBibliography"/>
        <w:ind w:left="720" w:hanging="720"/>
      </w:pPr>
      <w:r w:rsidRPr="00856FE9">
        <w:t>[106]</w:t>
      </w:r>
      <w:r w:rsidRPr="00856FE9">
        <w:tab/>
        <w:t>L. Harms, "EEG Subject Biasing," L. Harms, Ed., ed, 2019.</w:t>
      </w:r>
    </w:p>
    <w:p w14:paraId="2A878DBB" w14:textId="77777777" w:rsidR="00856FE9" w:rsidRPr="00856FE9" w:rsidRDefault="00856FE9" w:rsidP="00856FE9">
      <w:pPr>
        <w:pStyle w:val="EndNoteBibliography"/>
        <w:ind w:left="720" w:hanging="720"/>
      </w:pPr>
      <w:r w:rsidRPr="00856FE9">
        <w:t>[107]</w:t>
      </w:r>
      <w:r w:rsidRPr="00856FE9">
        <w:tab/>
        <w:t>E. Vita, "Arduino Nano - Rev 3.2," 30 December 2014 2014.</w:t>
      </w:r>
    </w:p>
    <w:p w14:paraId="320393DD" w14:textId="77777777" w:rsidR="00856FE9" w:rsidRPr="00856FE9" w:rsidRDefault="00856FE9" w:rsidP="00856FE9">
      <w:pPr>
        <w:pStyle w:val="EndNoteBibliography"/>
        <w:ind w:left="720" w:hanging="720"/>
      </w:pPr>
      <w:r w:rsidRPr="00856FE9">
        <w:t>[108]</w:t>
      </w:r>
      <w:r w:rsidRPr="00856FE9">
        <w:tab/>
        <w:t>Atmel, "AVR910: In-System Programming Application Note," 11/2016 2016.</w:t>
      </w:r>
    </w:p>
    <w:p w14:paraId="5C805600" w14:textId="77777777" w:rsidR="00856FE9" w:rsidRPr="00856FE9" w:rsidRDefault="00856FE9" w:rsidP="00856FE9">
      <w:pPr>
        <w:pStyle w:val="EndNoteBibliography"/>
        <w:ind w:left="720" w:hanging="720"/>
      </w:pPr>
      <w:r w:rsidRPr="00856FE9">
        <w:t>[109]</w:t>
      </w:r>
      <w:r w:rsidRPr="00856FE9">
        <w:tab/>
        <w:t>Analog Devices, "ADuM4160 Full/Low Speed 5kV USB Digital Isolator,"  vol. D, ed. analog.com, 2012.</w:t>
      </w:r>
    </w:p>
    <w:p w14:paraId="513C3FA4" w14:textId="77777777" w:rsidR="00856FE9" w:rsidRPr="00856FE9" w:rsidRDefault="00856FE9" w:rsidP="00856FE9">
      <w:pPr>
        <w:pStyle w:val="EndNoteBibliography"/>
        <w:ind w:left="720" w:hanging="720"/>
      </w:pPr>
      <w:r w:rsidRPr="00856FE9">
        <w:t>[110]</w:t>
      </w:r>
      <w:r w:rsidRPr="00856FE9">
        <w:tab/>
        <w:t xml:space="preserve">Thought Technology Ltd. (n.d., 18 June 2020). </w:t>
      </w:r>
      <w:r w:rsidRPr="00856FE9">
        <w:rPr>
          <w:i/>
        </w:rPr>
        <w:t>Thought Technology Ltd. Voltage Isolator 4 Infinity</w:t>
      </w:r>
      <w:r w:rsidRPr="00856FE9">
        <w:t>. Available: http://thoughttechnology.com/index.php/hardware/voltage-isolator-4-infiniti.html</w:t>
      </w:r>
    </w:p>
    <w:p w14:paraId="4B7A161C" w14:textId="77777777" w:rsidR="00856FE9" w:rsidRPr="00856FE9" w:rsidRDefault="00856FE9" w:rsidP="00856FE9">
      <w:pPr>
        <w:pStyle w:val="EndNoteBibliography"/>
        <w:ind w:left="720" w:hanging="720"/>
      </w:pPr>
      <w:r w:rsidRPr="00856FE9">
        <w:t>[111]</w:t>
      </w:r>
      <w:r w:rsidRPr="00856FE9">
        <w:tab/>
        <w:t xml:space="preserve">Digikey. (n.d., 18 June 2020). </w:t>
      </w:r>
      <w:r w:rsidRPr="00856FE9">
        <w:rPr>
          <w:i/>
        </w:rPr>
        <w:t>ADUM4160BRWZ-RL Analog Devices Inc. | Isolators | DigiKey</w:t>
      </w:r>
      <w:r w:rsidRPr="00856FE9">
        <w:t>. Available: https://www.digikey.com.au/product-detail/en/analog-devices-inc/ADUM4160BRWZ-RL/ADUM4160BRWZ-RLCT-ND/3828874</w:t>
      </w:r>
    </w:p>
    <w:p w14:paraId="2017EF5B" w14:textId="77777777" w:rsidR="00856FE9" w:rsidRPr="00856FE9" w:rsidRDefault="00856FE9" w:rsidP="00856FE9">
      <w:pPr>
        <w:pStyle w:val="EndNoteBibliography"/>
        <w:ind w:left="720" w:hanging="720"/>
      </w:pPr>
      <w:r w:rsidRPr="00856FE9">
        <w:lastRenderedPageBreak/>
        <w:t>[112]</w:t>
      </w:r>
      <w:r w:rsidRPr="00856FE9">
        <w:tab/>
        <w:t xml:space="preserve">Digikey. (n.d., 18 June 2020). </w:t>
      </w:r>
      <w:r w:rsidRPr="00856FE9">
        <w:rPr>
          <w:i/>
        </w:rPr>
        <w:t>ADUM7441ARQZ-RL7 Analog Devices Inc. | Isolators | DigiKey</w:t>
      </w:r>
      <w:r w:rsidRPr="00856FE9">
        <w:t>. Available: https://www.digikey.com.au/product-detail/en/analog-devices-inc/ADUM7441ARQZ-RL7/ADUM7441ARQZ-RL7CT-ND/4162374</w:t>
      </w:r>
    </w:p>
    <w:p w14:paraId="10296B1A" w14:textId="77777777" w:rsidR="00856FE9" w:rsidRPr="00856FE9" w:rsidRDefault="00856FE9" w:rsidP="00856FE9">
      <w:pPr>
        <w:pStyle w:val="EndNoteBibliography"/>
        <w:ind w:left="720" w:hanging="720"/>
      </w:pPr>
      <w:r w:rsidRPr="00856FE9">
        <w:t>[113]</w:t>
      </w:r>
      <w:r w:rsidRPr="00856FE9">
        <w:tab/>
      </w:r>
      <w:r w:rsidRPr="00856FE9">
        <w:rPr>
          <w:i/>
        </w:rPr>
        <w:t>AS/NZS 3200.1.</w:t>
      </w:r>
      <w:r w:rsidRPr="00856FE9">
        <w:t>, 1995.</w:t>
      </w:r>
    </w:p>
    <w:p w14:paraId="4A605409" w14:textId="77777777" w:rsidR="00856FE9" w:rsidRPr="00856FE9" w:rsidRDefault="00856FE9" w:rsidP="00856FE9">
      <w:pPr>
        <w:pStyle w:val="EndNoteBibliography"/>
        <w:ind w:left="720" w:hanging="720"/>
      </w:pPr>
      <w:r w:rsidRPr="00856FE9">
        <w:t>[114]</w:t>
      </w:r>
      <w:r w:rsidRPr="00856FE9">
        <w:tab/>
      </w:r>
      <w:r w:rsidRPr="00856FE9">
        <w:rPr>
          <w:i/>
        </w:rPr>
        <w:t>Generic Standard on Printed Board Design</w:t>
      </w:r>
      <w:r w:rsidRPr="00856FE9">
        <w:t>, 2003.</w:t>
      </w:r>
    </w:p>
    <w:p w14:paraId="3CC77AF3" w14:textId="77777777" w:rsidR="00856FE9" w:rsidRPr="00856FE9" w:rsidRDefault="00856FE9" w:rsidP="00856FE9">
      <w:pPr>
        <w:pStyle w:val="EndNoteBibliography"/>
        <w:ind w:left="720" w:hanging="720"/>
      </w:pPr>
      <w:r w:rsidRPr="00856FE9">
        <w:t>[115]</w:t>
      </w:r>
      <w:r w:rsidRPr="00856FE9">
        <w:tab/>
        <w:t xml:space="preserve">S. Thornton. (2016, 04/11/2019). </w:t>
      </w:r>
      <w:r w:rsidRPr="00856FE9">
        <w:rPr>
          <w:i/>
        </w:rPr>
        <w:t>Trade-offs in Choosing 8-bit vs. 16- and 32-bit Architectures</w:t>
      </w:r>
      <w:r w:rsidRPr="00856FE9">
        <w:t>. Available: https://www.microcontrollertips.com/trade-offs-choosing-8-bit-vs-16-32-bit-architectures/</w:t>
      </w:r>
    </w:p>
    <w:p w14:paraId="7553A572" w14:textId="77777777" w:rsidR="00856FE9" w:rsidRPr="00856FE9" w:rsidRDefault="00856FE9" w:rsidP="00856FE9">
      <w:pPr>
        <w:pStyle w:val="EndNoteBibliography"/>
        <w:ind w:left="720" w:hanging="720"/>
      </w:pPr>
      <w:r w:rsidRPr="00856FE9">
        <w:t>[116]</w:t>
      </w:r>
      <w:r w:rsidRPr="00856FE9">
        <w:tab/>
        <w:t>ST Electronics, "UM1472: Discovery kit with STM32F407VG MCU User manual," May 2017 2017.</w:t>
      </w:r>
    </w:p>
    <w:p w14:paraId="653ADDE7" w14:textId="77777777" w:rsidR="00856FE9" w:rsidRPr="00856FE9" w:rsidRDefault="00856FE9" w:rsidP="00856FE9">
      <w:pPr>
        <w:pStyle w:val="EndNoteBibliography"/>
        <w:ind w:left="720" w:hanging="720"/>
      </w:pPr>
      <w:r w:rsidRPr="00856FE9">
        <w:t>[117]</w:t>
      </w:r>
      <w:r w:rsidRPr="00856FE9">
        <w:tab/>
        <w:t>ST Electronics, "STM32F407xx Datasheet," September 2016 2016.</w:t>
      </w:r>
    </w:p>
    <w:p w14:paraId="5BA6364F" w14:textId="77777777" w:rsidR="00856FE9" w:rsidRPr="00856FE9" w:rsidRDefault="00856FE9" w:rsidP="00856FE9">
      <w:pPr>
        <w:pStyle w:val="EndNoteBibliography"/>
        <w:ind w:left="720" w:hanging="720"/>
      </w:pPr>
      <w:r w:rsidRPr="00856FE9">
        <w:t>[118]</w:t>
      </w:r>
      <w:r w:rsidRPr="00856FE9">
        <w:tab/>
        <w:t>Microchip, "MCP1755/1755S 300 mA, 16V, High-Performance LDO," ed. DigiKey, 2012.</w:t>
      </w:r>
    </w:p>
    <w:p w14:paraId="6188BF90" w14:textId="77777777" w:rsidR="00856FE9" w:rsidRPr="00856FE9" w:rsidRDefault="00856FE9" w:rsidP="00856FE9">
      <w:pPr>
        <w:pStyle w:val="EndNoteBibliography"/>
        <w:ind w:left="720" w:hanging="720"/>
      </w:pPr>
      <w:r w:rsidRPr="00856FE9">
        <w:t>[119]</w:t>
      </w:r>
      <w:r w:rsidRPr="00856FE9">
        <w:tab/>
        <w:t>Texas Instruments, "LM3480 100-mA, SOT-23, Quasi Low-Dropout Linear Voltage Regulator," ed. DigiKey, 2015.</w:t>
      </w:r>
    </w:p>
    <w:p w14:paraId="1E40CBB8" w14:textId="77777777" w:rsidR="00856FE9" w:rsidRPr="00856FE9" w:rsidRDefault="00856FE9" w:rsidP="00856FE9">
      <w:pPr>
        <w:pStyle w:val="EndNoteBibliography"/>
        <w:ind w:left="720" w:hanging="720"/>
      </w:pPr>
      <w:r w:rsidRPr="00856FE9">
        <w:t>[120]</w:t>
      </w:r>
      <w:r w:rsidRPr="00856FE9">
        <w:tab/>
        <w:t>ST Electronics, "UM1725: Description of STM32F4 HAL and LL drivers," User Manual February 2017 2017.</w:t>
      </w:r>
    </w:p>
    <w:p w14:paraId="66071A45" w14:textId="77777777" w:rsidR="00856FE9" w:rsidRPr="00856FE9" w:rsidRDefault="00856FE9" w:rsidP="00856FE9">
      <w:pPr>
        <w:pStyle w:val="EndNoteBibliography"/>
        <w:ind w:left="720" w:hanging="720"/>
      </w:pPr>
      <w:r w:rsidRPr="00856FE9">
        <w:t>[121]</w:t>
      </w:r>
      <w:r w:rsidRPr="00856FE9">
        <w:tab/>
        <w:t>S. Sayad, "Support Vector Machine," n.d. n.d.</w:t>
      </w:r>
    </w:p>
    <w:p w14:paraId="2613C958" w14:textId="77777777" w:rsidR="00856FE9" w:rsidRPr="00856FE9" w:rsidRDefault="00856FE9" w:rsidP="00856FE9">
      <w:pPr>
        <w:pStyle w:val="EndNoteBibliography"/>
        <w:ind w:left="720" w:hanging="720"/>
      </w:pPr>
      <w:r w:rsidRPr="00856FE9">
        <w:t>[122]</w:t>
      </w:r>
      <w:r w:rsidRPr="00856FE9">
        <w:tab/>
        <w:t xml:space="preserve">A. Mota. (2017, 04/11/2019). </w:t>
      </w:r>
      <w:r w:rsidRPr="00856FE9">
        <w:rPr>
          <w:i/>
        </w:rPr>
        <w:t>Materials of Prosthetic Limbs</w:t>
      </w:r>
      <w:r w:rsidRPr="00856FE9">
        <w:t>. Available: https://broncoscholar.library.cpp.edu/bitstream/handle/10211.3/193171/MotaAnissa_LibraryResearchPaper2017.pdf?sequence=1</w:t>
      </w:r>
    </w:p>
    <w:p w14:paraId="1E007BDB" w14:textId="77777777" w:rsidR="00856FE9" w:rsidRPr="00856FE9" w:rsidRDefault="00856FE9" w:rsidP="00856FE9">
      <w:pPr>
        <w:pStyle w:val="EndNoteBibliography"/>
        <w:ind w:left="720" w:hanging="720"/>
      </w:pPr>
      <w:r w:rsidRPr="00856FE9">
        <w:t>[123]</w:t>
      </w:r>
      <w:r w:rsidRPr="00856FE9">
        <w:tab/>
        <w:t>M. B. Pires, J. J. A. Mendes, and S. L. Stevan, "Development of an 8 channel sEMG wireless device based on ADS1299 with Virtual Instrumentation," August 2018 2018.</w:t>
      </w:r>
    </w:p>
    <w:p w14:paraId="483E413F" w14:textId="77777777" w:rsidR="00856FE9" w:rsidRPr="00856FE9" w:rsidRDefault="00856FE9" w:rsidP="00856FE9">
      <w:pPr>
        <w:pStyle w:val="EndNoteBibliography"/>
        <w:ind w:left="720" w:hanging="720"/>
      </w:pPr>
      <w:r w:rsidRPr="00856FE9">
        <w:t>[124]</w:t>
      </w:r>
      <w:r w:rsidRPr="00856FE9">
        <w:tab/>
        <w:t>M. Z. Jamal, "Signal Acquisition Using Surface EMG and Circuit Design Considerations for Robotic Prosthesis," in</w:t>
      </w:r>
      <w:r w:rsidRPr="00856FE9">
        <w:rPr>
          <w:i/>
        </w:rPr>
        <w:t xml:space="preserve"> Computational Intelligence in Electromyography Analysis - A Perspective on Current Applications and Future Challenges</w:t>
      </w:r>
      <w:r w:rsidRPr="00856FE9">
        <w:t>, G. R. Naik, Ed. London: IntechOpen, 2012.</w:t>
      </w:r>
    </w:p>
    <w:p w14:paraId="582C2859" w14:textId="77777777" w:rsidR="00856FE9" w:rsidRPr="00856FE9" w:rsidRDefault="00856FE9" w:rsidP="00856FE9">
      <w:pPr>
        <w:pStyle w:val="EndNoteBibliography"/>
        <w:ind w:left="720" w:hanging="720"/>
      </w:pPr>
      <w:r w:rsidRPr="00856FE9">
        <w:t>[125]</w:t>
      </w:r>
      <w:r w:rsidRPr="00856FE9">
        <w:tab/>
        <w:t xml:space="preserve">A. Singh, D. Ferry, and S. Mills, "Improving Biomedical Engineering Education Through Continuity in Adaptive, Experiential, and Interdisciplinary Learning Environments," </w:t>
      </w:r>
      <w:r w:rsidRPr="00856FE9">
        <w:rPr>
          <w:i/>
        </w:rPr>
        <w:t xml:space="preserve">Journal of Biomechanical Engineering, </w:t>
      </w:r>
      <w:r w:rsidRPr="00856FE9">
        <w:t>vol. 140, no. 8, August 2018 2018.</w:t>
      </w:r>
    </w:p>
    <w:p w14:paraId="08DD7278" w14:textId="77777777" w:rsidR="00856FE9" w:rsidRPr="00856FE9" w:rsidRDefault="00856FE9" w:rsidP="00856FE9">
      <w:pPr>
        <w:pStyle w:val="EndNoteBibliography"/>
        <w:ind w:left="720" w:hanging="720"/>
      </w:pPr>
      <w:r w:rsidRPr="00856FE9">
        <w:t>[126]</w:t>
      </w:r>
      <w:r w:rsidRPr="00856FE9">
        <w:tab/>
        <w:t xml:space="preserve">The University of Newcastle. (2017, 7 June 2020). </w:t>
      </w:r>
      <w:r w:rsidRPr="00856FE9">
        <w:rPr>
          <w:i/>
        </w:rPr>
        <w:t>Medical Engineering Degree Launch / Faculty of Engineering and Built Environment</w:t>
      </w:r>
      <w:r w:rsidRPr="00856FE9">
        <w:t>. Available: https://www.newcastle.edu.au/events/faculty-of-engineering-and-built-environment/medical-engineering-degree-launch</w:t>
      </w:r>
    </w:p>
    <w:p w14:paraId="0434B958" w14:textId="77777777" w:rsidR="00856FE9" w:rsidRPr="00856FE9" w:rsidRDefault="00856FE9" w:rsidP="00856FE9">
      <w:pPr>
        <w:pStyle w:val="EndNoteBibliography"/>
        <w:ind w:left="720" w:hanging="720"/>
      </w:pPr>
      <w:r w:rsidRPr="00856FE9">
        <w:t>[127]</w:t>
      </w:r>
      <w:r w:rsidRPr="00856FE9">
        <w:tab/>
        <w:t>S. Smith, "An educational modular biosignal front end," S. Parker, Ed., Email ed, 2020.</w:t>
      </w:r>
    </w:p>
    <w:p w14:paraId="022B2D1A" w14:textId="77777777" w:rsidR="00856FE9" w:rsidRPr="00856FE9" w:rsidRDefault="00856FE9" w:rsidP="00856FE9">
      <w:pPr>
        <w:pStyle w:val="EndNoteBibliography"/>
        <w:ind w:left="720" w:hanging="720"/>
      </w:pPr>
      <w:r w:rsidRPr="00856FE9">
        <w:t>[128]</w:t>
      </w:r>
      <w:r w:rsidRPr="00856FE9">
        <w:tab/>
        <w:t>R. Middleton, "An educatrional modular biosignal acquisition system," S. Parker, Ed., Email ed, 2020.</w:t>
      </w:r>
    </w:p>
    <w:p w14:paraId="3C2C842A" w14:textId="77777777" w:rsidR="00856FE9" w:rsidRPr="00856FE9" w:rsidRDefault="00856FE9" w:rsidP="00856FE9">
      <w:pPr>
        <w:pStyle w:val="EndNoteBibliography"/>
        <w:ind w:left="720" w:hanging="720"/>
      </w:pPr>
      <w:r w:rsidRPr="00856FE9">
        <w:t>[129]</w:t>
      </w:r>
      <w:r w:rsidRPr="00856FE9">
        <w:tab/>
        <w:t xml:space="preserve">J. Nalepa and M. Kawulok, "Selecting training sets for support vector machines: a review," </w:t>
      </w:r>
      <w:r w:rsidRPr="00856FE9">
        <w:rPr>
          <w:i/>
        </w:rPr>
        <w:t xml:space="preserve">Artificial Intelligence Review, </w:t>
      </w:r>
      <w:r w:rsidRPr="00856FE9">
        <w:t>vol. 52, no. 2, pp. 857-900, August 2019 2018.</w:t>
      </w:r>
    </w:p>
    <w:p w14:paraId="6257B554" w14:textId="77777777" w:rsidR="00856FE9" w:rsidRPr="00856FE9" w:rsidRDefault="00856FE9" w:rsidP="00856FE9">
      <w:pPr>
        <w:pStyle w:val="EndNoteBibliography"/>
        <w:ind w:left="720" w:hanging="720"/>
      </w:pPr>
      <w:r w:rsidRPr="00856FE9">
        <w:t>[130]</w:t>
      </w:r>
      <w:r w:rsidRPr="00856FE9">
        <w:tab/>
        <w:t xml:space="preserve">S. Winters-Hill and S. Merat, "SVM clustering," </w:t>
      </w:r>
      <w:r w:rsidRPr="00856FE9">
        <w:rPr>
          <w:i/>
        </w:rPr>
        <w:t xml:space="preserve">BMC Bioinformatics, </w:t>
      </w:r>
      <w:r w:rsidRPr="00856FE9">
        <w:t>vol. 8, no. 7, 1/11/2007 2007.</w:t>
      </w:r>
    </w:p>
    <w:p w14:paraId="5E73B2F8" w14:textId="77777777" w:rsidR="00856FE9" w:rsidRPr="00856FE9" w:rsidRDefault="00856FE9" w:rsidP="00856FE9">
      <w:pPr>
        <w:pStyle w:val="EndNoteBibliography"/>
        <w:ind w:left="720" w:hanging="720"/>
      </w:pPr>
      <w:r w:rsidRPr="00856FE9">
        <w:lastRenderedPageBreak/>
        <w:t>[131]</w:t>
      </w:r>
      <w:r w:rsidRPr="00856FE9">
        <w:tab/>
        <w:t xml:space="preserve">H. Nakatani, N. Orlandi, and C. van Leeuwen, "Precisely timed occulomotor and parietal EEG activity in perceptual switching," </w:t>
      </w:r>
      <w:r w:rsidRPr="00856FE9">
        <w:rPr>
          <w:i/>
        </w:rPr>
        <w:t xml:space="preserve">Cognitive Neurodynamics, </w:t>
      </w:r>
      <w:r w:rsidRPr="00856FE9">
        <w:t>vol. 5, no. 4, pp. 399 - 409, 5/11/2011 2011.</w:t>
      </w:r>
    </w:p>
    <w:p w14:paraId="109ABCB2" w14:textId="77777777" w:rsidR="00856FE9" w:rsidRPr="00856FE9" w:rsidRDefault="00856FE9" w:rsidP="00856FE9">
      <w:pPr>
        <w:pStyle w:val="EndNoteBibliography"/>
        <w:ind w:left="720" w:hanging="720"/>
      </w:pPr>
      <w:r w:rsidRPr="00856FE9">
        <w:t>[132]</w:t>
      </w:r>
      <w:r w:rsidRPr="00856FE9">
        <w:tab/>
        <w:t>M. Mahmood</w:t>
      </w:r>
      <w:r w:rsidRPr="00856FE9">
        <w:rPr>
          <w:i/>
        </w:rPr>
        <w:t xml:space="preserve"> et al.</w:t>
      </w:r>
      <w:r w:rsidRPr="00856FE9">
        <w:t xml:space="preserve">, "Fully portable and wireless universal brain–machine interfaces enabled by flexible scalp electronics and deep learning algorithm," </w:t>
      </w:r>
      <w:r w:rsidRPr="00856FE9">
        <w:rPr>
          <w:i/>
        </w:rPr>
        <w:t xml:space="preserve">Nat Mach Intell, </w:t>
      </w:r>
      <w:r w:rsidRPr="00856FE9">
        <w:t>vol. 1, no. 9, pp. 412-422, 20 March 2019 2019.</w:t>
      </w:r>
    </w:p>
    <w:p w14:paraId="59E9DE42" w14:textId="77777777" w:rsidR="00856FE9" w:rsidRPr="00856FE9" w:rsidRDefault="00856FE9" w:rsidP="00856FE9">
      <w:pPr>
        <w:pStyle w:val="EndNoteBibliography"/>
        <w:ind w:left="720" w:hanging="720"/>
      </w:pPr>
      <w:r w:rsidRPr="00856FE9">
        <w:t>[133]</w:t>
      </w:r>
      <w:r w:rsidRPr="00856FE9">
        <w:tab/>
        <w:t>D. Grayden, "EMI shielding for non-invasive BCI systems," D. Grayden, Ed., ed, 2020.</w:t>
      </w:r>
    </w:p>
    <w:p w14:paraId="3929D642" w14:textId="77777777" w:rsidR="00856FE9" w:rsidRPr="00856FE9" w:rsidRDefault="00856FE9" w:rsidP="00856FE9">
      <w:pPr>
        <w:pStyle w:val="EndNoteBibliography"/>
        <w:ind w:left="720" w:hanging="720"/>
      </w:pPr>
      <w:r w:rsidRPr="00856FE9">
        <w:t>[134]</w:t>
      </w:r>
      <w:r w:rsidRPr="00856FE9">
        <w:tab/>
        <w:t>M. Vashkevich and A. A. Petrovsky, "A low multiplicative complexity fast recursive DCT-2 algorithm," ed: arXiv, 2012.</w:t>
      </w:r>
    </w:p>
    <w:p w14:paraId="3441B3E8" w14:textId="77777777" w:rsidR="00856FE9" w:rsidRPr="00856FE9" w:rsidRDefault="00856FE9" w:rsidP="00856FE9">
      <w:pPr>
        <w:pStyle w:val="EndNoteBibliography"/>
        <w:ind w:left="720" w:hanging="720"/>
      </w:pPr>
      <w:r w:rsidRPr="00856FE9">
        <w:t>[135]</w:t>
      </w:r>
      <w:r w:rsidRPr="00856FE9">
        <w:tab/>
        <w:t>B. Schulz, "ELEC3850 Project List," The University of Newcastle, Ed., ed. Blackboard Online, 2018.</w:t>
      </w:r>
    </w:p>
    <w:p w14:paraId="5A1BA649" w14:textId="40345F88"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3"/>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8" w:name="_Ref23865532"/>
      <w:bookmarkStart w:id="159" w:name="_Toc44059762"/>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0"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r6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z+qr6NAIAAF0EAAAOAAAAAAAA&#10;AAAAAAAAAC4CAABkcnMvZTJvRG9jLnhtbFBLAQItABQABgAIAAAAIQD9UBWQ5AAAAA8BAAAPAAAA&#10;AAAAAAAAAAAAAI4EAABkcnMvZG93bnJldi54bWxQSwUGAAAAAAQABADzAAAAnwUAAAAA&#10;" filled="f" stroked="f" strokeweight=".5pt">
                <v:textbox>
                  <w:txbxContent>
                    <w:p w14:paraId="02F95DCA" w14:textId="72F8765E"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1"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VsOMQ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" filled="f" stroked="f" strokeweight=".5pt">
                <v:textbox>
                  <w:txbxContent>
                    <w:p w14:paraId="46FD6231"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7E2351" w:rsidRPr="00616AAD" w:rsidRDefault="007E2351">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2"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z8D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74HsoTgjPgvdhjjD1xUOsWHOvzKLK4GQcM39Cx6yBmwGF4uSEuyvv/lDPiqFUUoaXLGcup9H&#10;ZgUl9XeNGt4PJ5Owk/Eymc5HeLG3kf1tRB/VI+AWI4E4XTRDvq97U1pQb/gaVqErhpjm2Dunvjcf&#10;fbf4+Jq4WK1iEm6hYX6jt4aH0oHWQPGufWPWXHTwqOAz9MvIsg9ydLmdIKujB1lFrQLRHasX/nGD&#10;o9qX1xaeyO09Zr3/Jy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Bc/AzACAABbBAAADgAAAAAAAAAAAAAA&#10;AAAuAgAAZHJzL2Uyb0RvYy54bWxQSwECLQAUAAYACAAAACEAjbOyF+MAAAAPAQAADwAAAAAAAAAA&#10;AAAAAACKBAAAZHJzL2Rvd25yZXYueG1sUEsFBgAAAAAEAAQA8wAAAJoFAAAAAA==&#10;" filled="f" stroked="f" strokeweight=".5pt">
                <v:textbox>
                  <w:txbxContent>
                    <w:p w14:paraId="7F8A96C5" w14:textId="30C98903" w:rsidR="007E2351" w:rsidRPr="00616AAD" w:rsidRDefault="007E2351">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3"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" filled="f" stroked="f" strokeweight=".5pt">
                <v:textbox>
                  <w:txbxContent>
                    <w:p w14:paraId="19C99211" w14:textId="77777777"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4"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BahHO/MQIAAFwEAAAOAAAAAAAAAAAA&#10;AAAAAC4CAABkcnMvZTJvRG9jLnhtbFBLAQItABQABgAIAAAAIQDBqSQs5AAAAA8BAAAPAAAAAAAA&#10;AAAAAAAAAIsEAABkcnMvZG93bnJldi54bWxQSwUGAAAAAAQABADzAAAAnAUAAAAA&#10;" filled="f" stroked="f" strokeweight=".5pt">
                <v:textbox>
                  <w:txbxContent>
                    <w:p w14:paraId="02F3FB8E"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7E2351" w:rsidRPr="00616AAD" w:rsidRDefault="007E2351"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5"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iF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vE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Nrx4hTICAABbBAAADgAAAAAAAAAA&#10;AAAAAAAuAgAAZHJzL2Uyb0RvYy54bWxQSwECLQAUAAYACAAAACEAzm3wHuQAAAAPAQAADwAAAAAA&#10;AAAAAAAAAACMBAAAZHJzL2Rvd25yZXYueG1sUEsFBgAAAAAEAAQA8wAAAJ0FAAAAAA==&#10;" filled="f" stroked="f" strokeweight=".5pt">
                <v:textbox>
                  <w:txbxContent>
                    <w:p w14:paraId="0EA6FAF5" w14:textId="3E0EE789" w:rsidR="007E2351" w:rsidRPr="00616AAD" w:rsidRDefault="007E2351"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8"/>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6"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dlB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BEDdlBNAIAAF0EAAAOAAAAAAAA&#10;AAAAAAAAAC4CAABkcnMvZTJvRG9jLnhtbFBLAQItABQABgAIAAAAIQDp48vu5AAAAA8BAAAPAAAA&#10;AAAAAAAAAAAAAI4EAABkcnMvZG93bnJldi54bWxQSwUGAAAAAAQABADzAAAAnwUAAAAA&#10;" filled="f" stroked="f" strokeweight=".5pt">
                <v:textbox>
                  <w:txbxContent>
                    <w:p w14:paraId="3EDAF0F7" w14:textId="77777777"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7"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a5U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0u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KpNrlQzAgAAXAQAAA4AAAAAAAAA&#10;AAAAAAAALgIAAGRycy9lMm9Eb2MueG1sUEsBAi0AFAAGAAgAAAAhAJojJ7TkAAAADwEAAA8AAAAA&#10;AAAAAAAAAAAAjQQAAGRycy9kb3ducmV2LnhtbFBLBQYAAAAABAAEAPMAAACeBQAAAAA=&#10;" filled="f" stroked="f" strokeweight=".5pt">
                <v:textbox>
                  <w:txbxContent>
                    <w:p w14:paraId="4E168216" w14:textId="16AC5DAA"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7E2351" w:rsidRPr="00616AAD" w:rsidRDefault="007E2351"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8"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" filled="f" stroked="f" strokeweight=".5pt">
                <v:textbox>
                  <w:txbxContent>
                    <w:p w14:paraId="473B911E" w14:textId="3EA4B064" w:rsidR="007E2351" w:rsidRPr="00616AAD" w:rsidRDefault="007E2351"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60" w:name="_Ref43382457"/>
      <w:bookmarkStart w:id="161" w:name="_Toc44059763"/>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7E2351" w:rsidRPr="00D63820" w:rsidRDefault="007E235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9"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7eBIxzECAABdBAAADgAAAAAAAAAAAAAA&#10;AAAuAgAAZHJzL2Uyb0RvYy54bWxQSwECLQAUAAYACAAAACEAIJj/vOIAAAAMAQAADwAAAAAAAAAA&#10;AAAAAACLBAAAZHJzL2Rvd25yZXYueG1sUEsFBgAAAAAEAAQA8wAAAJoFAAAAAA==&#10;" filled="f" stroked="f" strokeweight=".5pt">
                <v:textbox>
                  <w:txbxContent>
                    <w:p w14:paraId="63F381CC" w14:textId="24E3FB98" w:rsidR="007E2351" w:rsidRPr="00D63820" w:rsidRDefault="007E2351"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7E2351" w:rsidRPr="00D63820" w:rsidRDefault="007E235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0"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BBdxMMQIAAF0EAAAOAAAAAAAAAAAAAAAA&#10;AC4CAABkcnMvZTJvRG9jLnhtbFBLAQItABQABgAIAAAAIQCDvPOG4QAAAAkBAAAPAAAAAAAAAAAA&#10;AAAAAIsEAABkcnMvZG93bnJldi54bWxQSwUGAAAAAAQABADzAAAAmQUAAAAA&#10;" filled="f" stroked="f" strokeweight=".5pt">
                <v:textbox>
                  <w:txbxContent>
                    <w:p w14:paraId="4DBBF46B" w14:textId="55D1805A" w:rsidR="007E2351" w:rsidRPr="00D63820" w:rsidRDefault="007E2351"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7E2351" w:rsidRPr="00D63820" w:rsidRDefault="007E235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1"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z7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m58HmRD+RHzWep2xBm5KNHEUjj/KiyWAn1j0f0LjqIiFKOTxdmO7K+/+UM8tALKWYMly7j7&#10;uRdWcVZ911DxfhDp8PFjeHuXooa9RjbXiN7Xj4Q9HuBJGRnNEO+rs1lYqt/wHuahKiChJWpn3J/N&#10;R9+tPt6TVPN5DMIeGuGXemVkSB1oDRSv2zdhzUkHDwWf6byOYvJBji62E2S+91SUUatAdMfqiX/s&#10;cJTw9N7CI7n+jlHv/wqz3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T5s+zECAABdBAAADgAAAAAAAAAAAAAAAAAu&#10;AgAAZHJzL2Uyb0RvYy54bWxQSwECLQAUAAYACAAAACEAFz1oJN8AAAAHAQAADwAAAAAAAAAAAAAA&#10;AACLBAAAZHJzL2Rvd25yZXYueG1sUEsFBgAAAAAEAAQA8wAAAJcFAAAAAA==&#10;" filled="f" stroked="f" strokeweight=".5pt">
                <v:textbox>
                  <w:txbxContent>
                    <w:p w14:paraId="442C92EC" w14:textId="0938D2F4" w:rsidR="007E2351" w:rsidRPr="00D63820" w:rsidRDefault="007E2351"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7E2351" w:rsidRPr="00D63820" w:rsidRDefault="007E235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2"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qjH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96dBtlQfsB8lvodcUYuKzTxJJx/FRZLgb6x6P4FR1ETitHR4qwk++tv/hAPrYBy1mLJMu5+&#10;7oRVnNXfNVS8G0U6fPwYX9+mqGEvkc0lonfNA2GPR3hSRkYzxPv6ZBaWmje8h0WoCkhoidoZ9yfz&#10;wferj/ck1WIRg7CHRvgnvTIypA60BorX3Zuw5qiDh4LPdFpHMf0gRx/bC7LYeSqqqFUgumf1yD92&#10;OEp4fG/hkVx+x6j3f4X5b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B06qjHMQIAAF0EAAAOAAAAAAAAAAAAAAAA&#10;AC4CAABkcnMvZTJvRG9jLnhtbFBLAQItABQABgAIAAAAIQAQcRv94QAAAAoBAAAPAAAAAAAAAAAA&#10;AAAAAIsEAABkcnMvZG93bnJldi54bWxQSwUGAAAAAAQABADzAAAAmQUAAAAA&#10;" filled="f" stroked="f" strokeweight=".5pt">
                <v:textbox>
                  <w:txbxContent>
                    <w:p w14:paraId="313C7308" w14:textId="5D85A272" w:rsidR="007E2351" w:rsidRPr="00D63820" w:rsidRDefault="007E2351"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7E2351" w:rsidRPr="00D63820" w:rsidRDefault="007E235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3"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" filled="f" stroked="f" strokeweight=".5pt">
                <v:textbox>
                  <w:txbxContent>
                    <w:p w14:paraId="56CE9394" w14:textId="433FD5AC" w:rsidR="007E2351" w:rsidRPr="00D63820" w:rsidRDefault="007E2351"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4"/>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62" w:name="_Ref43384971"/>
      <w:bookmarkStart w:id="163" w:name="_Toc44059764"/>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6">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7">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56702F4"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8"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9"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1"/>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2B0E9A">
      <w:pPr>
        <w:pStyle w:val="Heading1"/>
      </w:pPr>
      <w:bookmarkStart w:id="164" w:name="_Ref43387231"/>
      <w:bookmarkStart w:id="165" w:name="_Ref44059492"/>
      <w:bookmarkStart w:id="166" w:name="_Ref44059514"/>
      <w:bookmarkStart w:id="167" w:name="_Toc44059765"/>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except of the documentation generated for the Data Acquisition System Software. The full version is available at </w:t>
      </w:r>
      <w:hyperlink r:id="rId102"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1"/>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32704" cy="7042647"/>
                    </a:xfrm>
                    <a:prstGeom prst="rect">
                      <a:avLst/>
                    </a:prstGeom>
                  </pic:spPr>
                </pic:pic>
              </a:graphicData>
            </a:graphic>
          </wp:inline>
        </w:drawing>
      </w:r>
    </w:p>
    <w:p w14:paraId="11BE5078" w14:textId="7DA673B0" w:rsidR="003C4B43" w:rsidRDefault="00F66D40" w:rsidP="001A1C74">
      <w:pPr>
        <w:pStyle w:val="Heading1"/>
      </w:pPr>
      <w:bookmarkStart w:id="168" w:name="_Ref44057118"/>
      <w:bookmarkStart w:id="169" w:name="_Toc44059766"/>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4"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" filled="f" stroked="f" strokeweight=".5pt">
                <v:textbox>
                  <w:txbxContent>
                    <w:p w14:paraId="1F830D0E" w14:textId="1CFC35F4" w:rsidR="007E2351" w:rsidRPr="00F66D40" w:rsidRDefault="007E2351"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5"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W+TMg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yoVvkzICAABcBAAADgAAAAAAAAAA&#10;AAAAAAAuAgAAZHJzL2Uyb0RvYy54bWxQSwECLQAUAAYACAAAACEAelTP5OQAAAAPAQAADwAAAAAA&#10;AAAAAAAAAACMBAAAZHJzL2Rvd25yZXYueG1sUEsFBgAAAAAEAAQA8wAAAJ0FAAAAAA==&#10;" filled="f" stroked="f" strokeweight=".5pt">
                <v:textbox>
                  <w:txbxContent>
                    <w:p w14:paraId="2320F4C4"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6"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PUvbhDICAABbBAAADgAAAAAAAAAA&#10;AAAAAAAuAgAAZHJzL2Uyb0RvYy54bWxQSwECLQAUAAYACAAAACEAflYev+QAAAAPAQAADwAAAAAA&#10;AAAAAAAAAACMBAAAZHJzL2Rvd25yZXYueG1sUEsFBgAAAAAEAAQA8wAAAJ0FAAAAAA==&#10;" filled="f" stroked="f" strokeweight=".5pt">
                <v:textbox>
                  <w:txbxContent>
                    <w:p w14:paraId="5793837A" w14:textId="0B6B90FB"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7"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AzZ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Bj8AzZNAIAAF0EAAAOAAAAAAAA&#10;AAAAAAAAAC4CAABkcnMvZTJvRG9jLnhtbFBLAQItABQABgAIAAAAIQCxrfGQ5AAAAA8BAAAPAAAA&#10;AAAAAAAAAAAAAI4EAABkcnMvZG93bnJldi54bWxQSwUGAAAAAAQABADzAAAAnwUAAAAA&#10;" filled="f" stroked="f" strokeweight=".5pt">
                <v:textbox>
                  <w:txbxContent>
                    <w:p w14:paraId="126A5241"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8"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YIK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8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LRxggozAgAAXAQAAA4AAAAAAAAA&#10;AAAAAAAALgIAAGRycy9lMm9Eb2MueG1sUEsBAi0AFAAGAAgAAAAhAM+ak3HkAAAADwEAAA8AAAAA&#10;AAAAAAAAAAAAjQQAAGRycy9kb3ducmV2LnhtbFBLBQYAAAAABAAEAPMAAACeBQAAAAA=&#10;" filled="f" stroked="f" strokeweight=".5pt">
                <v:textbox>
                  <w:txbxContent>
                    <w:p w14:paraId="707E3B45"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69"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02oMg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Y9NqDICAABbBAAADgAAAAAAAAAA&#10;AAAAAAAuAgAAZHJzL2Uyb0RvYy54bWxQSwECLQAUAAYACAAAACEAZTkLreQAAAAPAQAADwAAAAAA&#10;AAAAAAAAAACMBAAAZHJzL2Rvd25yZXYueG1sUEsFBgAAAAAEAAQA8wAAAJ0FAAAAAA==&#10;" filled="f" stroked="f" strokeweight=".5pt">
                <v:textbox>
                  <w:txbxContent>
                    <w:p w14:paraId="65CF51A9" w14:textId="6C012AE5"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0"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qiR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uwHIDsoT4rPQz4gzfFVjE2vm/CuzOBQICQfdv+AiFeBlcLYoqcD++tt5iEet0EtJi0NW&#10;UPfzwKygRH3XqOL9ZDoNUxk30+wuxY299uyuPfrQPALO8QSflOHRDPFeDaa00Lzhe1iGW9HFNMe7&#10;C+oH89H3o4/viYvlMgbhHBrm13pjeCgdaA0Ub7s3Zs1ZB48KPsMwjiz/IEcf2wuyPHiQddQqEN2z&#10;euYfZzhKeH5v4ZFc72PU+19h8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ECCqJE0AgAAXQQAAA4AAAAAAAAA&#10;AAAAAAAALgIAAGRycy9lMm9Eb2MueG1sUEsBAi0AFAAGAAgAAAAhANzuwTXjAAAADwEAAA8AAAAA&#10;AAAAAAAAAAAAjgQAAGRycy9kb3ducmV2LnhtbFBLBQYAAAAABAAEAPMAAACeBQAAAAA=&#10;" filled="f" stroked="f" strokeweight=".5pt">
                <v:textbox>
                  <w:txbxContent>
                    <w:p w14:paraId="312C83D9"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1"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hmY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epo6iK4tlEccz0EnEW/5qsYmnpkPb8yhJnAi1Hl4xUMqwGJwsiipwP36mz/mI1UYpaRBjRXU&#10;/9wzJyhR3w2SeN8fjaIo02U0ngzw4m4j29uI2etHQBkjTdhdMmN+UGdTOtDv+ByWsSqGmOFYu6Dh&#10;bD6GTvn4nLhYLlMSytCy8GzWlkfouNa44k37zpw98RCQwBc4q5HNPtDR5XaELPcBZJ24um71tH+U&#10;cGL79NziG7m9p6zrn8LiN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AJrhmYMQIAAFwEAAAOAAAAAAAAAAAAAAAA&#10;AC4CAABkcnMvZTJvRG9jLnhtbFBLAQItABQABgAIAAAAIQAJoDTu4QAAAA8BAAAPAAAAAAAAAAAA&#10;AAAAAIsEAABkcnMvZG93bnJldi54bWxQSwUGAAAAAAQABADzAAAAmQUAAAAA&#10;" filled="f" stroked="f" strokeweight=".5pt">
                <v:textbox>
                  <w:txbxContent>
                    <w:p w14:paraId="3157A572" w14:textId="77777777"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2"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FnA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N81wPZQXlCfA66CfGWr2t8xBPz4ZU5HAmEhGMeXvCQCrAZnC1KKnC//uaP+agURilpcMQK6n8e&#10;mBOUqO8GNbwbTiZxJtNlMr0d4cVdR3bXEXPQD4BTPMSFsjyZMT+o3pQO9Btuwyp2xRAzHHsXNPTm&#10;Q+gGH7eJi9UqJeEUWhaezMbyWDrSGinetm/M2bMOARV8hn4Y2fyDHF1uJ8jqEEDWSatIdMfqmX+c&#10;4KT2edviilzfU9b7f8LyNwA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HLQWcAxAgAAWwQAAA4AAAAAAAAAAAAA&#10;AAAALgIAAGRycy9lMm9Eb2MueG1sUEsBAi0AFAAGAAgAAAAhACmFYYHjAAAADwEAAA8AAAAAAAAA&#10;AAAAAAAAiwQAAGRycy9kb3ducmV2LnhtbFBLBQYAAAAABAAEAPMAAACbBQAAAAA=&#10;" filled="f" stroked="f" strokeweight=".5pt">
                <v:textbox>
                  <w:txbxContent>
                    <w:p w14:paraId="6F6623E2" w14:textId="3372862C"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3"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F3D8WczAgAAXQQAAA4AAAAAAAAA&#10;AAAAAAAALgIAAGRycy9lMm9Eb2MueG1sUEsBAi0AFAAGAAgAAAAhAJJ0NmnkAAAADwEAAA8AAAAA&#10;AAAAAAAAAAAAjQQAAGRycy9kb3ducmV2LnhtbFBLBQYAAAAABAAEAPMAAACeBQAAAAA=&#10;" filled="f" stroked="f" strokeweight=".5pt">
                <v:textbox>
                  <w:txbxContent>
                    <w:p w14:paraId="1EC58F02" w14:textId="77777777" w:rsidR="007E2351" w:rsidRPr="00F66D40" w:rsidRDefault="007E2351"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4"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FP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ce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FFJhTzICAABcBAAADgAAAAAAAAAA&#10;AAAAAAAuAgAAZHJzL2Uyb0RvYy54bWxQSwECLQAUAAYACAAAACEAK0vmwOQAAAAPAQAADwAAAAAA&#10;AAAAAAAAAACMBAAAZHJzL2Rvd25yZXYueG1sUEsFBgAAAAAEAAQA8wAAAJ0FAAAAAA==&#10;" filled="f" stroked="f" strokeweight=".5pt">
                <v:textbox>
                  <w:txbxContent>
                    <w:p w14:paraId="2C79D4B4" w14:textId="670D229F" w:rsidR="007E2351" w:rsidRPr="00F66D40" w:rsidRDefault="007E2351"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5"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8sU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q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WJPLFDICAABdBAAADgAAAAAAAAAA&#10;AAAAAAAuAgAAZHJzL2Uyb0RvYy54bWxQSwECLQAUAAYACAAAACEAJFmMX+QAAAAPAQAADwAAAAAA&#10;AAAAAAAAAACMBAAAZHJzL2Rvd25yZXYueG1sUEsFBgAAAAAEAAQA8wAAAJ0FAAAAAA==&#10;" filled="f" stroked="f" strokeweight=".5pt">
                <v:textbox>
                  <w:txbxContent>
                    <w:p w14:paraId="47599A7D" w14:textId="48E1F5AA" w:rsidR="007E2351" w:rsidRPr="00616AAD" w:rsidRDefault="007E2351"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7"/>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1A1C74">
      <w:pPr>
        <w:pStyle w:val="Heading1"/>
      </w:pPr>
      <w:bookmarkStart w:id="170" w:name="_Ref43388134"/>
      <w:bookmarkStart w:id="171" w:name="_Toc44059767"/>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1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7E2351" w:rsidRPr="00D63820" w:rsidRDefault="007E2351"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7E2351" w:rsidRPr="00D63820" w:rsidRDefault="007E2351"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7E2351" w:rsidRPr="00D63820" w:rsidRDefault="007E2351"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7E2351" w:rsidRPr="00D63820" w:rsidRDefault="007E2351"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6"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CJV+gS+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27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2" o:title=""/>
                </v:shape>
                <v:shape id="Picture 182" o:spid="_x0000_s127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3" o:title="" chromakey="white"/>
                </v:shape>
                <v:shape id="Text Box 184" o:spid="_x0000_s127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7E2351" w:rsidRPr="00D63820" w:rsidRDefault="007E2351" w:rsidP="00B178D9">
                        <w:pPr>
                          <w:jc w:val="center"/>
                          <w:rPr>
                            <w:lang w:val="en-US"/>
                          </w:rPr>
                        </w:pPr>
                        <w:r>
                          <w:rPr>
                            <w:lang w:val="en-US"/>
                          </w:rPr>
                          <w:t>Top Layer – Signal with Ground Pour</w:t>
                        </w:r>
                      </w:p>
                    </w:txbxContent>
                  </v:textbox>
                </v:shape>
                <v:shape id="Text Box 185" o:spid="_x0000_s128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7E2351" w:rsidRPr="00D63820" w:rsidRDefault="007E2351" w:rsidP="00B178D9">
                        <w:pPr>
                          <w:jc w:val="center"/>
                          <w:rPr>
                            <w:lang w:val="en-US"/>
                          </w:rPr>
                        </w:pPr>
                        <w:r>
                          <w:rPr>
                            <w:lang w:val="en-US"/>
                          </w:rPr>
                          <w:t>Second Layer – Ground Plane</w:t>
                        </w:r>
                      </w:p>
                    </w:txbxContent>
                  </v:textbox>
                </v:shape>
                <v:shape id="Picture 186" o:spid="_x0000_s128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4" o:title=""/>
                </v:shape>
                <v:shape id="Text Box 187" o:spid="_x0000_s128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7E2351" w:rsidRPr="00D63820" w:rsidRDefault="007E2351" w:rsidP="00B178D9">
                        <w:pPr>
                          <w:jc w:val="center"/>
                          <w:rPr>
                            <w:lang w:val="en-US"/>
                          </w:rPr>
                        </w:pPr>
                        <w:r>
                          <w:rPr>
                            <w:lang w:val="en-US"/>
                          </w:rPr>
                          <w:t>Third Layer – Power Pours</w:t>
                        </w:r>
                      </w:p>
                    </w:txbxContent>
                  </v:textbox>
                </v:shape>
                <v:shape id="Picture 188" o:spid="_x0000_s128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5" o:title=""/>
                </v:shape>
                <v:shape id="Text Box 189" o:spid="_x0000_s128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7E2351" w:rsidRPr="00D63820" w:rsidRDefault="007E2351"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7E2351" w:rsidRPr="00D63820" w:rsidRDefault="007E2351"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5"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e4XSODQCAABdBAAADgAAAAAAAAAA&#10;AAAAAAAuAgAAZHJzL2Uyb0RvYy54bWxQSwECLQAUAAYACAAAACEAzlwBUOIAAAANAQAADwAAAAAA&#10;AAAAAAAAAACOBAAAZHJzL2Rvd25yZXYueG1sUEsFBgAAAAAEAAQA8wAAAJ0FAAAAAA==&#10;" filled="f" stroked="f" strokeweight=".5pt">
                <v:textbox>
                  <w:txbxContent>
                    <w:p w14:paraId="4CF4E3F3" w14:textId="17B822F1" w:rsidR="007E2351" w:rsidRPr="00D63820" w:rsidRDefault="007E2351"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7"/>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1A1C74">
      <w:pPr>
        <w:pStyle w:val="Heading1"/>
      </w:pPr>
      <w:bookmarkStart w:id="172" w:name="_Ref43390522"/>
      <w:bookmarkStart w:id="173" w:name="_Toc44059768"/>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29">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0">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0ACB3A6"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1"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2"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3"/>
          <w:pgSz w:w="23811" w:h="16838" w:orient="landscape" w:code="8"/>
          <w:pgMar w:top="1701" w:right="1701" w:bottom="1440" w:left="1701" w:header="709" w:footer="709" w:gutter="0"/>
          <w:pgNumType w:start="1" w:chapStyle="1"/>
          <w:cols w:space="708"/>
          <w:docGrid w:linePitch="360"/>
        </w:sectPr>
      </w:pPr>
    </w:p>
    <w:p w14:paraId="4D369234" w14:textId="54846D50" w:rsidR="001A1C74" w:rsidRDefault="001A1C74" w:rsidP="001A1C74">
      <w:pPr>
        <w:pStyle w:val="Heading1"/>
      </w:pPr>
      <w:bookmarkStart w:id="174" w:name="_Ref44006722"/>
      <w:bookmarkStart w:id="175" w:name="_Toc44059769"/>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120D7B">
        <w:instrText xml:space="preserve"> ADDIN EN.CITE &lt;EndNote&gt;&lt;Cite&gt;&lt;Author&gt;Schulz&lt;/Author&gt;&lt;Year&gt;2018&lt;/Year&gt;&lt;RecNum&gt;98&lt;/RecNum&gt;&lt;DisplayText&gt;[135]&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120D7B">
        <w:rPr>
          <w:noProof/>
        </w:rPr>
        <w:t>[135]</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7E2351" w:rsidRPr="009E719F" w:rsidRDefault="007E235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6"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0LU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q+XFpz3KM5HvKFIl97+O&#10;4BQZcdS3SAkk9ZVD/UyZ3bok/8Jg1z+DsyOHQPQf20ukEpGULTnOB+QPAtItJfUELcuTFQPVsXkk&#10;PaDGs95uycb7JimKfg88R0UUriR0/BFiel9/p66X3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zM0LU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7E2351" w:rsidRPr="009E719F" w:rsidRDefault="007E235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7E2351" w:rsidRPr="009E719F" w:rsidRDefault="007E235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7"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NLN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q9XFpz2oM5HvaKRK7n8d&#10;BWoy4mhugSaQ1FcI5plmdotJ/oXBrn8W6EYOgeg/tpeRSkTSbKmxP0L9ICDT0qSeRMvyZMVAdUwe&#10;SQ+o8a5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N/DSz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7E2351" w:rsidRPr="009E719F" w:rsidRDefault="007E235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7E2351" w:rsidRPr="009E719F" w:rsidRDefault="007E235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8"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EFg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WBBY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7E2351" w:rsidRPr="009E719F" w:rsidRDefault="007E235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5"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7E2351" w:rsidRPr="009E719F" w:rsidRDefault="007E235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89"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rhv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V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Igrhv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7E2351" w:rsidRPr="009E719F" w:rsidRDefault="007E235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6"/>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E9F80E" w14:textId="77777777" w:rsidR="00165EF3" w:rsidRDefault="00165EF3" w:rsidP="00490097">
      <w:r>
        <w:separator/>
      </w:r>
    </w:p>
  </w:endnote>
  <w:endnote w:type="continuationSeparator" w:id="0">
    <w:p w14:paraId="400EF48E" w14:textId="77777777" w:rsidR="00165EF3" w:rsidRDefault="00165EF3"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7E2351" w:rsidRDefault="007E235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7E2351" w:rsidRDefault="007E235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7E2351" w:rsidRDefault="007E2351"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7E2351" w:rsidRDefault="007E2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7E2351" w:rsidRDefault="007E235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7E2351" w:rsidRDefault="007E2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7E2351" w:rsidRDefault="007E235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7E2351" w:rsidRDefault="007E2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7E2351" w:rsidRDefault="007E235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7E2351" w:rsidRDefault="007E2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7E2351" w:rsidRDefault="007E2351">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7E2351" w:rsidRDefault="007E2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7E2351" w:rsidRDefault="007E2351"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7E2351" w:rsidRDefault="007E2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7E2351" w:rsidRDefault="007E2351"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7E2351" w:rsidRDefault="007E2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7E2351" w:rsidRDefault="007E2351"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7E2351" w:rsidRDefault="007E235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7E2351" w:rsidRDefault="007E2351"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7E2351" w:rsidRDefault="007E2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3BDCB9" w14:textId="77777777" w:rsidR="00165EF3" w:rsidRDefault="00165EF3" w:rsidP="00490097">
      <w:r>
        <w:separator/>
      </w:r>
    </w:p>
  </w:footnote>
  <w:footnote w:type="continuationSeparator" w:id="0">
    <w:p w14:paraId="401B0041" w14:textId="77777777" w:rsidR="00165EF3" w:rsidRDefault="00165EF3"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498D"/>
    <w:rsid w:val="000C5518"/>
    <w:rsid w:val="000C6BFB"/>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2E9E"/>
    <w:rsid w:val="0014596C"/>
    <w:rsid w:val="00150A17"/>
    <w:rsid w:val="001515D7"/>
    <w:rsid w:val="0015185C"/>
    <w:rsid w:val="00151B49"/>
    <w:rsid w:val="00152DCE"/>
    <w:rsid w:val="00153184"/>
    <w:rsid w:val="00153AFF"/>
    <w:rsid w:val="00157D12"/>
    <w:rsid w:val="00160980"/>
    <w:rsid w:val="00161CF3"/>
    <w:rsid w:val="001625F6"/>
    <w:rsid w:val="00164762"/>
    <w:rsid w:val="00165EF3"/>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390C"/>
    <w:rsid w:val="0043533A"/>
    <w:rsid w:val="00435916"/>
    <w:rsid w:val="004422F2"/>
    <w:rsid w:val="00443FEC"/>
    <w:rsid w:val="0044476E"/>
    <w:rsid w:val="0044547A"/>
    <w:rsid w:val="00446F3F"/>
    <w:rsid w:val="00450671"/>
    <w:rsid w:val="00453D63"/>
    <w:rsid w:val="004552D2"/>
    <w:rsid w:val="004553B9"/>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2104"/>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2985"/>
    <w:rsid w:val="008051D6"/>
    <w:rsid w:val="00805AD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321B9"/>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1CDC"/>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36114"/>
    <w:rsid w:val="00B44165"/>
    <w:rsid w:val="00B527B4"/>
    <w:rsid w:val="00B56C90"/>
    <w:rsid w:val="00B56F23"/>
    <w:rsid w:val="00B57339"/>
    <w:rsid w:val="00B60294"/>
    <w:rsid w:val="00B6174D"/>
    <w:rsid w:val="00B6196D"/>
    <w:rsid w:val="00B61CF7"/>
    <w:rsid w:val="00B624E9"/>
    <w:rsid w:val="00B62A84"/>
    <w:rsid w:val="00B719DB"/>
    <w:rsid w:val="00B72B32"/>
    <w:rsid w:val="00B72C05"/>
    <w:rsid w:val="00B7370A"/>
    <w:rsid w:val="00B818CF"/>
    <w:rsid w:val="00B83749"/>
    <w:rsid w:val="00B90FCB"/>
    <w:rsid w:val="00B91083"/>
    <w:rsid w:val="00B92969"/>
    <w:rsid w:val="00B93D17"/>
    <w:rsid w:val="00BA0765"/>
    <w:rsid w:val="00BA2E8C"/>
    <w:rsid w:val="00BA471D"/>
    <w:rsid w:val="00BA571B"/>
    <w:rsid w:val="00BB5B23"/>
    <w:rsid w:val="00BC020E"/>
    <w:rsid w:val="00BC1FFE"/>
    <w:rsid w:val="00BC338B"/>
    <w:rsid w:val="00BC38B2"/>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48BF"/>
    <w:rsid w:val="00C04DEB"/>
    <w:rsid w:val="00C05944"/>
    <w:rsid w:val="00C06386"/>
    <w:rsid w:val="00C1083C"/>
    <w:rsid w:val="00C24014"/>
    <w:rsid w:val="00C26760"/>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56A2"/>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954"/>
    <w:rsid w:val="00F35F14"/>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oter" Target="footer7.xml"/><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png"/><Relationship Id="rId84" Type="http://schemas.openxmlformats.org/officeDocument/2006/relationships/image" Target="media/image71.png"/><Relationship Id="rId89" Type="http://schemas.openxmlformats.org/officeDocument/2006/relationships/image" Target="media/image75.png"/><Relationship Id="rId112" Type="http://schemas.openxmlformats.org/officeDocument/2006/relationships/image" Target="media/image94.png"/><Relationship Id="rId133" Type="http://schemas.openxmlformats.org/officeDocument/2006/relationships/footer" Target="footer9.xml"/><Relationship Id="rId138"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jpeg"/><Relationship Id="rId58" Type="http://schemas.openxmlformats.org/officeDocument/2006/relationships/image" Target="media/image47.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http://daq.netlify.app/" TargetMode="External"/><Relationship Id="rId123" Type="http://schemas.openxmlformats.org/officeDocument/2006/relationships/image" Target="media/image104.png"/><Relationship Id="rId128" Type="http://schemas.openxmlformats.org/officeDocument/2006/relationships/image" Target="media/image108.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0.png"/><Relationship Id="rId14" Type="http://schemas.microsoft.com/office/2007/relationships/hdphoto" Target="media/hdphoto2.wdp"/><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jpeg"/><Relationship Id="rId69" Type="http://schemas.openxmlformats.org/officeDocument/2006/relationships/image" Target="media/image58.pn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image" Target="media/image88.png"/><Relationship Id="rId113" Type="http://schemas.openxmlformats.org/officeDocument/2006/relationships/image" Target="media/image95.png"/><Relationship Id="rId118" Type="http://schemas.openxmlformats.org/officeDocument/2006/relationships/image" Target="media/image99.png"/><Relationship Id="rId126" Type="http://schemas.openxmlformats.org/officeDocument/2006/relationships/image" Target="media/image107.png"/><Relationship Id="rId134" Type="http://schemas.openxmlformats.org/officeDocument/2006/relationships/image" Target="media/image113.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jpeg"/><Relationship Id="rId80" Type="http://schemas.openxmlformats.org/officeDocument/2006/relationships/image" Target="media/image68.png"/><Relationship Id="rId85" Type="http://schemas.openxmlformats.org/officeDocument/2006/relationships/image" Target="media/image72.png"/><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2.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8.png"/><Relationship Id="rId124" Type="http://schemas.openxmlformats.org/officeDocument/2006/relationships/image" Target="media/image105.png"/><Relationship Id="rId129" Type="http://schemas.openxmlformats.org/officeDocument/2006/relationships/image" Target="media/image109.png"/><Relationship Id="rId137"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3.jpeg"/><Relationship Id="rId83" Type="http://schemas.openxmlformats.org/officeDocument/2006/relationships/footer" Target="footer2.xml"/><Relationship Id="rId88" Type="http://schemas.openxmlformats.org/officeDocument/2006/relationships/footer" Target="footer3.xml"/><Relationship Id="rId91" Type="http://schemas.openxmlformats.org/officeDocument/2006/relationships/image" Target="media/image77.png"/><Relationship Id="rId96" Type="http://schemas.openxmlformats.org/officeDocument/2006/relationships/image" Target="media/image81.png"/><Relationship Id="rId111" Type="http://schemas.openxmlformats.org/officeDocument/2006/relationships/footer" Target="footer6.xml"/><Relationship Id="rId132" Type="http://schemas.openxmlformats.org/officeDocument/2006/relationships/image" Target="media/image11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9.png"/><Relationship Id="rId114" Type="http://schemas.openxmlformats.org/officeDocument/2006/relationships/image" Target="media/image96.png"/><Relationship Id="rId119" Type="http://schemas.openxmlformats.org/officeDocument/2006/relationships/image" Target="media/image100.png"/><Relationship Id="rId127" Type="http://schemas.openxmlformats.org/officeDocument/2006/relationships/footer" Target="footer8.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hyperlink" Target="http://daq.netlify.app/" TargetMode="Externa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footer" Target="footer4.xml"/><Relationship Id="rId99" Type="http://schemas.openxmlformats.org/officeDocument/2006/relationships/image" Target="media/image84.png"/><Relationship Id="rId101" Type="http://schemas.openxmlformats.org/officeDocument/2006/relationships/footer" Target="footer5.xml"/><Relationship Id="rId122" Type="http://schemas.openxmlformats.org/officeDocument/2006/relationships/image" Target="media/image103.png"/><Relationship Id="rId130" Type="http://schemas.openxmlformats.org/officeDocument/2006/relationships/image" Target="media/image110.png"/><Relationship Id="rId135"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7.png"/><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7.png"/><Relationship Id="rId131" Type="http://schemas.openxmlformats.org/officeDocument/2006/relationships/image" Target="media/image111.png"/><Relationship Id="rId136" Type="http://schemas.openxmlformats.org/officeDocument/2006/relationships/footer" Target="footer10.xml"/><Relationship Id="rId61" Type="http://schemas.openxmlformats.org/officeDocument/2006/relationships/image" Target="media/image50.jpeg"/><Relationship Id="rId82" Type="http://schemas.openxmlformats.org/officeDocument/2006/relationships/image" Target="media/image70.png"/><Relationship Id="rId19"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10</TotalTime>
  <Pages>127</Pages>
  <Words>43581</Words>
  <Characters>248414</Characters>
  <Application>Microsoft Office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32</cp:revision>
  <cp:lastPrinted>2020-06-26T00:32:00Z</cp:lastPrinted>
  <dcterms:created xsi:type="dcterms:W3CDTF">2020-06-03T08:02:00Z</dcterms:created>
  <dcterms:modified xsi:type="dcterms:W3CDTF">2020-06-26T03:33:00Z</dcterms:modified>
</cp:coreProperties>
</file>